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39FB5E" w14:textId="69E9AB25" w:rsidR="00C25F3A" w:rsidRPr="006C0672" w:rsidRDefault="0030525E" w:rsidP="00FE5EB7">
      <w:pPr>
        <w:pStyle w:val="Title"/>
      </w:pPr>
      <w:r w:rsidRPr="006C0672">
        <w:t>Simultaneous</w:t>
      </w:r>
      <w:r w:rsidR="00993F9A" w:rsidRPr="006C0672">
        <w:t xml:space="preserve">ly recorded </w:t>
      </w:r>
      <w:r w:rsidR="00AB2E4F">
        <w:t>ECGs f</w:t>
      </w:r>
      <w:r w:rsidR="00A620C9">
        <w:t>ro</w:t>
      </w:r>
      <w:r w:rsidR="00AB2E4F">
        <w:t>m collar bone and wrist</w:t>
      </w:r>
      <w:r w:rsidR="00A620C9">
        <w:t xml:space="preserve"> during</w:t>
      </w:r>
      <w:r w:rsidR="00A7365B">
        <w:t xml:space="preserve"> isolated</w:t>
      </w:r>
      <w:r w:rsidR="00A620C9">
        <w:t xml:space="preserve"> motion</w:t>
      </w:r>
      <w:r w:rsidR="00A7365B">
        <w:t xml:space="preserve"> activities</w:t>
      </w:r>
    </w:p>
    <w:p w14:paraId="207C8DFC" w14:textId="31E5D9E6" w:rsidR="007546D4" w:rsidRDefault="007546D4" w:rsidP="007546D4"/>
    <w:p w14:paraId="68F4E373" w14:textId="516ED3F2" w:rsidR="007546D4" w:rsidRDefault="007546D4" w:rsidP="007546D4">
      <w:r w:rsidRPr="008C1B1F">
        <w:rPr>
          <w:b/>
          <w:bCs/>
        </w:rPr>
        <w:t xml:space="preserve">Contact: </w:t>
      </w:r>
      <w:r>
        <w:t>Ahmad Suliman, Ph.D., Christopher G. Scully, Ph.D.</w:t>
      </w:r>
    </w:p>
    <w:p w14:paraId="559988D0" w14:textId="5189E246" w:rsidR="007546D4" w:rsidRDefault="007546D4" w:rsidP="007546D4">
      <w:r>
        <w:t>CDRH Office of Science and Engineering Laboratories</w:t>
      </w:r>
    </w:p>
    <w:p w14:paraId="33F8C860" w14:textId="79845D98" w:rsidR="007546D4" w:rsidRDefault="007546D4" w:rsidP="007546D4">
      <w:r>
        <w:t>Division of</w:t>
      </w:r>
      <w:r w:rsidR="00863F0A">
        <w:t xml:space="preserve"> Biomedical Physics</w:t>
      </w:r>
    </w:p>
    <w:p w14:paraId="2AD39780" w14:textId="749BF5D8" w:rsidR="00E00E25" w:rsidRDefault="009B7C5C" w:rsidP="007546D4">
      <w:hyperlink r:id="rId9" w:history="1">
        <w:r w:rsidR="00E00E25" w:rsidRPr="002D6298">
          <w:rPr>
            <w:rStyle w:val="Hyperlink"/>
          </w:rPr>
          <w:t>OSEL_Interoperability@fda.hhs.gov</w:t>
        </w:r>
      </w:hyperlink>
    </w:p>
    <w:p w14:paraId="43904271" w14:textId="77777777" w:rsidR="00E00E25" w:rsidRDefault="00E00E25" w:rsidP="008C1B1F"/>
    <w:p w14:paraId="565093F6" w14:textId="7791692B" w:rsidR="006B2589" w:rsidRPr="006B2589" w:rsidRDefault="006B2589" w:rsidP="00DC341A">
      <w:pPr>
        <w:pStyle w:val="Heading1"/>
      </w:pPr>
      <w:r w:rsidRPr="006B2589">
        <w:t>Data recording details:</w:t>
      </w:r>
    </w:p>
    <w:p w14:paraId="4827C819" w14:textId="14E5941F" w:rsidR="006D5062" w:rsidRDefault="001A72B9" w:rsidP="00D435FF">
      <w:pPr>
        <w:spacing w:before="240"/>
      </w:pPr>
      <w:r>
        <w:t xml:space="preserve">This data was </w:t>
      </w:r>
      <w:r w:rsidR="00CF564B">
        <w:t xml:space="preserve">collected to </w:t>
      </w:r>
      <w:r w:rsidR="003E7817">
        <w:t>evaluate the performance of</w:t>
      </w:r>
      <w:r w:rsidR="00CF564B">
        <w:t xml:space="preserve"> </w:t>
      </w:r>
      <w:r w:rsidR="00A620C9">
        <w:t>the</w:t>
      </w:r>
      <w:r w:rsidR="00A75B47">
        <w:t xml:space="preserve"> ECG Noise Extraction Tool (</w:t>
      </w:r>
      <w:hyperlink r:id="rId10">
        <w:r w:rsidR="00A75B47" w:rsidRPr="09BD4015">
          <w:rPr>
            <w:rStyle w:val="Hyperlink"/>
          </w:rPr>
          <w:t>ECGNExT</w:t>
        </w:r>
      </w:hyperlink>
      <w:r w:rsidR="00A75B47">
        <w:t>)</w:t>
      </w:r>
      <w:r>
        <w:fldChar w:fldCharType="begin"/>
      </w:r>
      <w:r w:rsidR="00621E12">
        <w:instrText xml:space="preserve"> ADDIN EN.CITE &lt;EndNote&gt;&lt;Cite&gt;&lt;Author&gt;Galeotti&lt;/Author&gt;&lt;Year&gt;2018&lt;/Year&gt;&lt;RecNum&gt;12&lt;/RecNum&gt;&lt;DisplayText&gt;[1, 2]&lt;/DisplayText&gt;&lt;record&gt;&lt;rec-number&gt;12&lt;/rec-number&gt;&lt;foreign-keys&gt;&lt;key app="EN" db-id="f2svz55plz2xs2etarpva05uw0e202szrw0p" timestamp="1666969644"&gt;12&lt;/key&gt;&lt;/foreign-keys&gt;&lt;ref-type name="Journal Article"&gt;17&lt;/ref-type&gt;&lt;contributors&gt;&lt;authors&gt;&lt;author&gt;Galeotti, Loriano&lt;/author&gt;&lt;author&gt;Scully, Christopher G.&lt;/author&gt;&lt;/authors&gt;&lt;/contributors&gt;&lt;titles&gt;&lt;title&gt;A method to extract realistic artifacts from electrocardiogram recordings for robust algorithm testing&lt;/title&gt;&lt;secondary-title&gt;Journal of Electrocardiology&lt;/secondary-title&gt;&lt;/titles&gt;&lt;periodical&gt;&lt;full-title&gt;Journal of Electrocardiology&lt;/full-title&gt;&lt;/periodical&gt;&lt;pages&gt;S56-S60&lt;/pages&gt;&lt;volume&gt;51&lt;/volume&gt;&lt;number&gt;6, Supplement&lt;/number&gt;&lt;dates&gt;&lt;year&gt;2018&lt;/year&gt;&lt;pub-dates&gt;&lt;date&gt;2018/11/01/&lt;/date&gt;&lt;/pub-dates&gt;&lt;/dates&gt;&lt;isbn&gt;0022-0736&lt;/isbn&gt;&lt;urls&gt;&lt;related-urls&gt;&lt;url&gt;https://www.sciencedirect.com/science/article/pii/S0022073618303376&lt;/url&gt;&lt;/related-urls&gt;&lt;/urls&gt;&lt;electronic-resource-num&gt;10.1016/j.jelectrocard.2018.08.023&lt;/electronic-resource-num&gt;&lt;/record&gt;&lt;/Cite&gt;&lt;Cite ExcludeAuth="1"&gt;&lt;Year&gt;2023&lt;/Year&gt;&lt;RecNum&gt;105&lt;/RecNum&gt;&lt;record&gt;&lt;rec-number&gt;105&lt;/rec-number&gt;&lt;foreign-keys&gt;&lt;key app="EN" db-id="f2svz55plz2xs2etarpva05uw0e202szrw0p" timestamp="1717504739"&gt;105&lt;/key&gt;&lt;/foreign-keys&gt;&lt;ref-type name="Web Page"&gt;12&lt;/ref-type&gt;&lt;contributors&gt;&lt;/contributors&gt;&lt;auth-address&gt;ahmad.suliman@fda.hhs.gov&lt;/auth-address&gt;&lt;titles&gt;&lt;title&gt;ECG Noise Extraction Tool (ECGNExT)&lt;/title&gt;&lt;/titles&gt;&lt;volume&gt;2024&lt;/volume&gt;&lt;number&gt;06/04/2024&lt;/number&gt;&lt;edition&gt;01&lt;/edition&gt;&lt;dates&gt;&lt;year&gt;2023&lt;/year&gt;&lt;pub-dates&gt;&lt;date&gt;08/10/2023&lt;/date&gt;&lt;/pub-dates&gt;&lt;/dates&gt;&lt;pub-location&gt;https://www.fda.gov/medical-devices/science-and-research-medical-devices/ecg-noise-extraction-tool-ecgnext&lt;/pub-location&gt;&lt;urls&gt;&lt;related-urls&gt;&lt;url&gt;https://www.fda.gov/medical-devices/science-and-research-medical-devices/ecg-noise-extraction-tool-ecgnext&lt;/url&gt;&lt;/related-urls&gt;&lt;/urls&gt;&lt;/record&gt;&lt;/Cite&gt;&lt;/EndNote&gt;</w:instrText>
      </w:r>
      <w:r>
        <w:fldChar w:fldCharType="separate"/>
      </w:r>
      <w:r w:rsidR="00C95589">
        <w:rPr>
          <w:noProof/>
        </w:rPr>
        <w:t>[1, 2]</w:t>
      </w:r>
      <w:r>
        <w:fldChar w:fldCharType="end"/>
      </w:r>
      <w:r w:rsidR="00AE6082">
        <w:t xml:space="preserve"> </w:t>
      </w:r>
      <w:r w:rsidR="00223615">
        <w:t xml:space="preserve">as reported </w:t>
      </w:r>
      <w:r w:rsidR="003E7817">
        <w:t>in</w:t>
      </w:r>
      <w:r>
        <w:fldChar w:fldCharType="begin"/>
      </w:r>
      <w:r w:rsidR="00C95589">
        <w:instrText xml:space="preserve"> ADDIN EN.CITE &lt;EndNote&gt;&lt;Cite&gt;&lt;Author&gt;Suliman&lt;/Author&gt;&lt;Year&gt;2024&lt;/Year&gt;&lt;RecNum&gt;100&lt;/RecNum&gt;&lt;DisplayText&gt;[3]&lt;/DisplayText&gt;&lt;record&gt;&lt;rec-number&gt;100&lt;/rec-number&gt;&lt;foreign-keys&gt;&lt;key app="EN" db-id="f2svz55plz2xs2etarpva05uw0e202szrw0p" timestamp="1712845075"&gt;100&lt;/key&gt;&lt;/foreign-keys&gt;&lt;ref-type name="Journal Article"&gt;17&lt;/ref-type&gt;&lt;contributors&gt;&lt;authors&gt;&lt;author&gt;A. Suliman&lt;/author&gt;&lt;author&gt;M. Farahmand&lt;/author&gt;&lt;author&gt;L. Galeotti&lt;/author&gt;&lt;author&gt;C. G. Scully&lt;/author&gt;&lt;/authors&gt;&lt;/contributors&gt;&lt;titles&gt;&lt;title&gt;Clinical Evaluation of the ECG Noise Extraction Tool as a Component of ECG Analysis Algorithms Evaluation&lt;/title&gt;&lt;secondary-title&gt;IEEE Transactions on Biomedical Engineering&lt;/secondary-title&gt;&lt;/titles&gt;&lt;periodical&gt;&lt;full-title&gt;IEEE Transactions on Biomedical Engineering&lt;/full-title&gt;&lt;/periodical&gt;&lt;pages&gt;1-10&lt;/pages&gt;&lt;dates&gt;&lt;year&gt;2024&lt;/year&gt;&lt;/dates&gt;&lt;isbn&gt;1558-2531&lt;/isbn&gt;&lt;urls&gt;&lt;/urls&gt;&lt;electronic-resource-num&gt;10.1109/TBME.2024.3386493&lt;/electronic-resource-num&gt;&lt;/record&gt;&lt;/Cite&gt;&lt;Cite&gt;&lt;Author&gt;Suliman&lt;/Author&gt;&lt;Year&gt;2024&lt;/Year&gt;&lt;RecNum&gt;100&lt;/RecNum&gt;&lt;record&gt;&lt;rec-number&gt;100&lt;/rec-number&gt;&lt;foreign-keys&gt;&lt;key app="EN" db-id="f2svz55plz2xs2etarpva05uw0e202szrw0p" timestamp="1712845075"&gt;100&lt;/key&gt;&lt;/foreign-keys&gt;&lt;ref-type name="Journal Article"&gt;17&lt;/ref-type&gt;&lt;contributors&gt;&lt;authors&gt;&lt;author&gt;A. Suliman&lt;/author&gt;&lt;author&gt;M. Farahmand&lt;/author&gt;&lt;author&gt;L. Galeotti&lt;/author&gt;&lt;author&gt;C. G. Scully&lt;/author&gt;&lt;/authors&gt;&lt;/contributors&gt;&lt;titles&gt;&lt;title&gt;Clinical Evaluation of the ECG Noise Extraction Tool as a Component of ECG Analysis Algorithms Evaluation&lt;/title&gt;&lt;secondary-title&gt;IEEE Transactions on Biomedical Engineering&lt;/secondary-title&gt;&lt;/titles&gt;&lt;periodical&gt;&lt;full-title&gt;IEEE Transactions on Biomedical Engineering&lt;/full-title&gt;&lt;/periodical&gt;&lt;pages&gt;1-10&lt;/pages&gt;&lt;dates&gt;&lt;year&gt;2024&lt;/year&gt;&lt;/dates&gt;&lt;isbn&gt;1558-2531&lt;/isbn&gt;&lt;urls&gt;&lt;/urls&gt;&lt;electronic-resource-num&gt;10.1109/TBME.2024.3386493&lt;/electronic-resource-num&gt;&lt;/record&gt;&lt;/Cite&gt;&lt;/EndNote&gt;</w:instrText>
      </w:r>
      <w:r>
        <w:fldChar w:fldCharType="separate"/>
      </w:r>
      <w:r w:rsidR="00C95589">
        <w:rPr>
          <w:noProof/>
        </w:rPr>
        <w:t>[3]</w:t>
      </w:r>
      <w:r>
        <w:fldChar w:fldCharType="end"/>
      </w:r>
      <w:r w:rsidR="003E7817">
        <w:t>.</w:t>
      </w:r>
      <w:r w:rsidR="00A62710">
        <w:t xml:space="preserve"> The software code </w:t>
      </w:r>
      <w:r w:rsidR="000E4B4A">
        <w:t xml:space="preserve">for </w:t>
      </w:r>
      <w:proofErr w:type="spellStart"/>
      <w:r w:rsidR="000E4B4A">
        <w:t>ECGNExT</w:t>
      </w:r>
      <w:proofErr w:type="spellEnd"/>
      <w:r w:rsidR="000E4B4A">
        <w:t xml:space="preserve"> is available at </w:t>
      </w:r>
      <w:hyperlink r:id="rId11" w:history="1">
        <w:r w:rsidR="000E4B4A" w:rsidRPr="002D6298">
          <w:rPr>
            <w:rStyle w:val="Hyperlink"/>
          </w:rPr>
          <w:t>https://github.com/dbp-osel/ECGNExT</w:t>
        </w:r>
      </w:hyperlink>
      <w:r w:rsidR="000E4B4A">
        <w:t xml:space="preserve">. </w:t>
      </w:r>
    </w:p>
    <w:p w14:paraId="747C0691" w14:textId="38CD5ADA" w:rsidR="007A19CE" w:rsidRDefault="004F6B21" w:rsidP="00D435FF">
      <w:pPr>
        <w:spacing w:before="240"/>
      </w:pPr>
      <w:r>
        <w:t xml:space="preserve">The study was approved </w:t>
      </w:r>
      <w:r w:rsidR="00BE66F2">
        <w:t xml:space="preserve">by the </w:t>
      </w:r>
      <w:r>
        <w:t xml:space="preserve">FDA IRB </w:t>
      </w:r>
      <w:r w:rsidR="00BE66F2">
        <w:t>(</w:t>
      </w:r>
      <w:r>
        <w:t>Study #2020-CDRH-007</w:t>
      </w:r>
      <w:r w:rsidR="00BE66F2">
        <w:t>)</w:t>
      </w:r>
      <w:r>
        <w:t>. Informed consent was received from 30 participants (22 male, 8 female, age</w:t>
      </w:r>
      <w:r w:rsidR="00650A6E">
        <w:t xml:space="preserve"> (</w:t>
      </w:r>
      <w:proofErr w:type="spellStart"/>
      <w:r w:rsidR="00650A6E">
        <w:t>Mean</w:t>
      </w:r>
      <w:r w:rsidR="00650A6E" w:rsidRPr="09BD4015">
        <w:t>±</w:t>
      </w:r>
      <w:r w:rsidR="00650A6E">
        <w:t>SD</w:t>
      </w:r>
      <w:proofErr w:type="spellEnd"/>
      <w:r w:rsidR="00C432D9">
        <w:t>)</w:t>
      </w:r>
      <w:r>
        <w:t>: 41</w:t>
      </w:r>
      <w:r w:rsidR="00C432D9" w:rsidRPr="09BD4015">
        <w:t>±</w:t>
      </w:r>
      <w:r>
        <w:t xml:space="preserve">9) who were then enrolled in the study. Consistent with the protocol, all participants were willing and able to perform a series of simple instructed motions, had no known cardiac conditions or active implantable devices, and were not pregnant. </w:t>
      </w:r>
      <w:r w:rsidR="00812919">
        <w:t>Ag/AgCl g</w:t>
      </w:r>
      <w:r>
        <w:t>el electrodes</w:t>
      </w:r>
      <w:r w:rsidR="00FA7510">
        <w:t xml:space="preserve"> (</w:t>
      </w:r>
      <w:r w:rsidR="00CE2989">
        <w:t>f</w:t>
      </w:r>
      <w:r w:rsidR="00AA6BD4">
        <w:t xml:space="preserve">rom </w:t>
      </w:r>
      <w:proofErr w:type="spellStart"/>
      <w:r w:rsidR="00CE2989">
        <w:t>ADInstruments</w:t>
      </w:r>
      <w:proofErr w:type="spellEnd"/>
      <w:r w:rsidR="00471E50">
        <w:t>)</w:t>
      </w:r>
      <w:r w:rsidR="00FA7510">
        <w:t xml:space="preserve"> </w:t>
      </w:r>
      <w:r>
        <w:t>were placed on the right collar bone, right wrist, and two on the left iliac bone for reference.</w:t>
      </w:r>
      <w:r w:rsidR="0052500F">
        <w:t xml:space="preserve"> </w:t>
      </w:r>
      <w:r w:rsidR="004441AF">
        <w:t xml:space="preserve">Single-lead ECGs were simultaneously recorded from the right collar bone and right inner wrist sites using the left iliac bone electrodes as references. </w:t>
      </w:r>
      <w:r w:rsidR="0052500F">
        <w:t>The diagram</w:t>
      </w:r>
      <w:r w:rsidR="00D5769A">
        <w:t xml:space="preserve"> of </w:t>
      </w:r>
      <w:r w:rsidR="004F7F59" w:rsidRPr="004F7F59">
        <w:fldChar w:fldCharType="begin"/>
      </w:r>
      <w:r w:rsidR="004F7F59" w:rsidRPr="004F7F59">
        <w:instrText xml:space="preserve"> REF _Ref168414120 \h  \* MERGEFORMAT </w:instrText>
      </w:r>
      <w:r w:rsidR="004F7F59" w:rsidRPr="004F7F59">
        <w:fldChar w:fldCharType="separate"/>
      </w:r>
      <w:r w:rsidR="004F7F59" w:rsidRPr="004F7F59">
        <w:t xml:space="preserve">Fig. </w:t>
      </w:r>
      <w:r w:rsidR="004F7F59" w:rsidRPr="004F7F59">
        <w:rPr>
          <w:noProof/>
        </w:rPr>
        <w:t>1</w:t>
      </w:r>
      <w:r w:rsidR="004F7F59" w:rsidRPr="004F7F59">
        <w:fldChar w:fldCharType="end"/>
      </w:r>
      <w:r w:rsidR="0052500F">
        <w:t xml:space="preserve"> and </w:t>
      </w:r>
      <w:r w:rsidR="004F7F59" w:rsidRPr="004F7F59">
        <w:fldChar w:fldCharType="begin"/>
      </w:r>
      <w:r w:rsidR="004F7F59" w:rsidRPr="004F7F59">
        <w:instrText xml:space="preserve"> REF _Ref168414150 \h </w:instrText>
      </w:r>
      <w:r w:rsidR="004F7F59">
        <w:instrText xml:space="preserve"> \* MERGEFORMAT </w:instrText>
      </w:r>
      <w:r w:rsidR="004F7F59" w:rsidRPr="004F7F59">
        <w:fldChar w:fldCharType="separate"/>
      </w:r>
      <w:r w:rsidR="004F7F59" w:rsidRPr="004F7F59">
        <w:t xml:space="preserve">Table </w:t>
      </w:r>
      <w:r w:rsidR="004F7F59" w:rsidRPr="004F7F59">
        <w:rPr>
          <w:noProof/>
        </w:rPr>
        <w:t>I</w:t>
      </w:r>
      <w:r w:rsidR="004F7F59" w:rsidRPr="004F7F59">
        <w:fldChar w:fldCharType="end"/>
      </w:r>
      <w:r w:rsidR="0052500F">
        <w:t xml:space="preserve"> illustrate the signals and their </w:t>
      </w:r>
      <w:r w:rsidR="002F2C26">
        <w:t>corresponding names in the recorded data</w:t>
      </w:r>
      <w:r w:rsidR="00A22BAF">
        <w:t xml:space="preserve"> files</w:t>
      </w:r>
      <w:r w:rsidR="0012185F">
        <w:t xml:space="preserve"> (</w:t>
      </w:r>
      <w:r w:rsidR="00CD4928">
        <w:t>Data Label</w:t>
      </w:r>
      <w:r w:rsidR="007D05DB">
        <w:t xml:space="preserve"> column in </w:t>
      </w:r>
      <w:r w:rsidR="00267390" w:rsidRPr="00267390">
        <w:fldChar w:fldCharType="begin"/>
      </w:r>
      <w:r w:rsidR="00267390" w:rsidRPr="00267390">
        <w:instrText xml:space="preserve"> REF _Ref168414150 \h  \* MERGEFORMAT </w:instrText>
      </w:r>
      <w:r w:rsidR="00267390" w:rsidRPr="00267390">
        <w:fldChar w:fldCharType="separate"/>
      </w:r>
      <w:r w:rsidR="00267390" w:rsidRPr="00267390">
        <w:t xml:space="preserve">Table </w:t>
      </w:r>
      <w:r w:rsidR="00267390" w:rsidRPr="00267390">
        <w:rPr>
          <w:noProof/>
        </w:rPr>
        <w:t>I</w:t>
      </w:r>
      <w:r w:rsidR="00267390" w:rsidRPr="00267390">
        <w:fldChar w:fldCharType="end"/>
      </w:r>
      <w:r w:rsidR="00CD4928">
        <w:t>)</w:t>
      </w:r>
      <w:r w:rsidR="002F2C26">
        <w:t>:</w:t>
      </w:r>
    </w:p>
    <w:p w14:paraId="213580E2" w14:textId="0D3F5E71" w:rsidR="00320E68" w:rsidRPr="000A67D6" w:rsidRDefault="00F95546" w:rsidP="000A67D6">
      <w:pPr>
        <w:spacing w:before="240"/>
      </w:pPr>
      <w:r>
        <w:rPr>
          <w:noProof/>
        </w:rPr>
        <mc:AlternateContent>
          <mc:Choice Requires="wps">
            <w:drawing>
              <wp:anchor distT="0" distB="0" distL="114300" distR="114300" simplePos="0" relativeHeight="251658240" behindDoc="0" locked="0" layoutInCell="1" allowOverlap="1" wp14:anchorId="46740366" wp14:editId="5316BF03">
                <wp:simplePos x="0" y="0"/>
                <wp:positionH relativeFrom="margin">
                  <wp:align>left</wp:align>
                </wp:positionH>
                <wp:positionV relativeFrom="paragraph">
                  <wp:posOffset>1619885</wp:posOffset>
                </wp:positionV>
                <wp:extent cx="3429000" cy="203200"/>
                <wp:effectExtent l="0" t="0" r="0" b="6350"/>
                <wp:wrapTopAndBottom/>
                <wp:docPr id="2" name="Text Box 2"/>
                <wp:cNvGraphicFramePr/>
                <a:graphic xmlns:a="http://schemas.openxmlformats.org/drawingml/2006/main">
                  <a:graphicData uri="http://schemas.microsoft.com/office/word/2010/wordprocessingShape">
                    <wps:wsp>
                      <wps:cNvSpPr txBox="1"/>
                      <wps:spPr>
                        <a:xfrm>
                          <a:off x="0" y="0"/>
                          <a:ext cx="3429000" cy="203200"/>
                        </a:xfrm>
                        <a:prstGeom prst="rect">
                          <a:avLst/>
                        </a:prstGeom>
                        <a:solidFill>
                          <a:prstClr val="white"/>
                        </a:solidFill>
                        <a:ln>
                          <a:noFill/>
                        </a:ln>
                      </wps:spPr>
                      <wps:txbx>
                        <w:txbxContent>
                          <w:p w14:paraId="30DD690E" w14:textId="59BC1339" w:rsidR="00C25272" w:rsidRPr="00F967C0" w:rsidRDefault="00C25272" w:rsidP="00C25272">
                            <w:pPr>
                              <w:pStyle w:val="Caption"/>
                              <w:rPr>
                                <w:i w:val="0"/>
                                <w:iCs w:val="0"/>
                                <w:noProof/>
                                <w:color w:val="auto"/>
                                <w:sz w:val="20"/>
                                <w:szCs w:val="20"/>
                              </w:rPr>
                            </w:pPr>
                            <w:bookmarkStart w:id="0" w:name="_Ref168414120"/>
                            <w:r w:rsidRPr="00F967C0">
                              <w:rPr>
                                <w:i w:val="0"/>
                                <w:iCs w:val="0"/>
                                <w:color w:val="auto"/>
                                <w:sz w:val="20"/>
                                <w:szCs w:val="20"/>
                              </w:rPr>
                              <w:t>Fig</w:t>
                            </w:r>
                            <w:r w:rsidR="00D5769A">
                              <w:rPr>
                                <w:i w:val="0"/>
                                <w:iCs w:val="0"/>
                                <w:color w:val="auto"/>
                                <w:sz w:val="20"/>
                                <w:szCs w:val="20"/>
                              </w:rPr>
                              <w:t>.</w:t>
                            </w:r>
                            <w:r w:rsidRPr="00F967C0">
                              <w:rPr>
                                <w:i w:val="0"/>
                                <w:iCs w:val="0"/>
                                <w:color w:val="auto"/>
                                <w:sz w:val="20"/>
                                <w:szCs w:val="20"/>
                              </w:rPr>
                              <w:t xml:space="preserve"> </w:t>
                            </w:r>
                            <w:r w:rsidRPr="00F967C0">
                              <w:rPr>
                                <w:i w:val="0"/>
                                <w:iCs w:val="0"/>
                                <w:color w:val="auto"/>
                                <w:sz w:val="20"/>
                                <w:szCs w:val="20"/>
                              </w:rPr>
                              <w:fldChar w:fldCharType="begin"/>
                            </w:r>
                            <w:r w:rsidRPr="00F967C0">
                              <w:rPr>
                                <w:i w:val="0"/>
                                <w:iCs w:val="0"/>
                                <w:color w:val="auto"/>
                                <w:sz w:val="20"/>
                                <w:szCs w:val="20"/>
                              </w:rPr>
                              <w:instrText xml:space="preserve"> SEQ Figure \* ARABIC </w:instrText>
                            </w:r>
                            <w:r w:rsidRPr="00F967C0">
                              <w:rPr>
                                <w:i w:val="0"/>
                                <w:iCs w:val="0"/>
                                <w:color w:val="auto"/>
                                <w:sz w:val="20"/>
                                <w:szCs w:val="20"/>
                              </w:rPr>
                              <w:fldChar w:fldCharType="separate"/>
                            </w:r>
                            <w:r w:rsidRPr="00F967C0">
                              <w:rPr>
                                <w:i w:val="0"/>
                                <w:iCs w:val="0"/>
                                <w:noProof/>
                                <w:color w:val="auto"/>
                                <w:sz w:val="20"/>
                                <w:szCs w:val="20"/>
                              </w:rPr>
                              <w:t>1</w:t>
                            </w:r>
                            <w:r w:rsidRPr="00F967C0">
                              <w:rPr>
                                <w:i w:val="0"/>
                                <w:iCs w:val="0"/>
                                <w:color w:val="auto"/>
                                <w:sz w:val="20"/>
                                <w:szCs w:val="20"/>
                              </w:rPr>
                              <w:fldChar w:fldCharType="end"/>
                            </w:r>
                            <w:bookmarkEnd w:id="0"/>
                            <w:r w:rsidR="00F967C0">
                              <w:rPr>
                                <w:i w:val="0"/>
                                <w:iCs w:val="0"/>
                                <w:color w:val="auto"/>
                                <w:sz w:val="20"/>
                                <w:szCs w:val="20"/>
                              </w:rPr>
                              <w:t xml:space="preserve">: </w:t>
                            </w:r>
                            <w:r w:rsidR="00E115F8">
                              <w:rPr>
                                <w:i w:val="0"/>
                                <w:iCs w:val="0"/>
                                <w:color w:val="auto"/>
                                <w:sz w:val="20"/>
                                <w:szCs w:val="20"/>
                              </w:rPr>
                              <w:t>Illustrates the positions of electrodes on the body</w:t>
                            </w:r>
                            <w:r w:rsidR="00D5769A">
                              <w:rPr>
                                <w:i w:val="0"/>
                                <w:iCs w:val="0"/>
                                <w:color w:val="auto"/>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46740366" id="_x0000_t202" coordsize="21600,21600" o:spt="202" path="m,l,21600r21600,l21600,xe">
                <v:stroke joinstyle="miter"/>
                <v:path gradientshapeok="t" o:connecttype="rect"/>
              </v:shapetype>
              <v:shape id="Text Box 2" o:spid="_x0000_s1026" type="#_x0000_t202" style="position:absolute;margin-left:0;margin-top:127.55pt;width:270pt;height:16pt;z-index:25165824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" stroked="f">
                <v:textbox inset="0,0,0,0">
                  <w:txbxContent>
                    <w:p w14:paraId="30DD690E" w14:textId="59BC1339" w:rsidR="00C25272" w:rsidRPr="00F967C0" w:rsidRDefault="00C25272" w:rsidP="00C25272">
                      <w:pPr>
                        <w:pStyle w:val="Caption"/>
                        <w:rPr>
                          <w:i w:val="0"/>
                          <w:iCs w:val="0"/>
                          <w:noProof/>
                          <w:color w:val="auto"/>
                          <w:sz w:val="20"/>
                          <w:szCs w:val="20"/>
                        </w:rPr>
                      </w:pPr>
                      <w:bookmarkStart w:id="1" w:name="_Ref168414120"/>
                      <w:r w:rsidRPr="00F967C0">
                        <w:rPr>
                          <w:i w:val="0"/>
                          <w:iCs w:val="0"/>
                          <w:color w:val="auto"/>
                          <w:sz w:val="20"/>
                          <w:szCs w:val="20"/>
                        </w:rPr>
                        <w:t>Fig</w:t>
                      </w:r>
                      <w:r w:rsidR="00D5769A">
                        <w:rPr>
                          <w:i w:val="0"/>
                          <w:iCs w:val="0"/>
                          <w:color w:val="auto"/>
                          <w:sz w:val="20"/>
                          <w:szCs w:val="20"/>
                        </w:rPr>
                        <w:t>.</w:t>
                      </w:r>
                      <w:r w:rsidRPr="00F967C0">
                        <w:rPr>
                          <w:i w:val="0"/>
                          <w:iCs w:val="0"/>
                          <w:color w:val="auto"/>
                          <w:sz w:val="20"/>
                          <w:szCs w:val="20"/>
                        </w:rPr>
                        <w:t xml:space="preserve"> </w:t>
                      </w:r>
                      <w:r w:rsidRPr="00F967C0">
                        <w:rPr>
                          <w:i w:val="0"/>
                          <w:iCs w:val="0"/>
                          <w:color w:val="auto"/>
                          <w:sz w:val="20"/>
                          <w:szCs w:val="20"/>
                        </w:rPr>
                        <w:fldChar w:fldCharType="begin"/>
                      </w:r>
                      <w:r w:rsidRPr="00F967C0">
                        <w:rPr>
                          <w:i w:val="0"/>
                          <w:iCs w:val="0"/>
                          <w:color w:val="auto"/>
                          <w:sz w:val="20"/>
                          <w:szCs w:val="20"/>
                        </w:rPr>
                        <w:instrText xml:space="preserve"> SEQ Figure \* ARABIC </w:instrText>
                      </w:r>
                      <w:r w:rsidRPr="00F967C0">
                        <w:rPr>
                          <w:i w:val="0"/>
                          <w:iCs w:val="0"/>
                          <w:color w:val="auto"/>
                          <w:sz w:val="20"/>
                          <w:szCs w:val="20"/>
                        </w:rPr>
                        <w:fldChar w:fldCharType="separate"/>
                      </w:r>
                      <w:r w:rsidRPr="00F967C0">
                        <w:rPr>
                          <w:i w:val="0"/>
                          <w:iCs w:val="0"/>
                          <w:noProof/>
                          <w:color w:val="auto"/>
                          <w:sz w:val="20"/>
                          <w:szCs w:val="20"/>
                        </w:rPr>
                        <w:t>1</w:t>
                      </w:r>
                      <w:r w:rsidRPr="00F967C0">
                        <w:rPr>
                          <w:i w:val="0"/>
                          <w:iCs w:val="0"/>
                          <w:color w:val="auto"/>
                          <w:sz w:val="20"/>
                          <w:szCs w:val="20"/>
                        </w:rPr>
                        <w:fldChar w:fldCharType="end"/>
                      </w:r>
                      <w:bookmarkEnd w:id="1"/>
                      <w:r w:rsidR="00F967C0">
                        <w:rPr>
                          <w:i w:val="0"/>
                          <w:iCs w:val="0"/>
                          <w:color w:val="auto"/>
                          <w:sz w:val="20"/>
                          <w:szCs w:val="20"/>
                        </w:rPr>
                        <w:t xml:space="preserve">: </w:t>
                      </w:r>
                      <w:r w:rsidR="00E115F8">
                        <w:rPr>
                          <w:i w:val="0"/>
                          <w:iCs w:val="0"/>
                          <w:color w:val="auto"/>
                          <w:sz w:val="20"/>
                          <w:szCs w:val="20"/>
                        </w:rPr>
                        <w:t>Illustrates the positions of electrodes on the body</w:t>
                      </w:r>
                      <w:r w:rsidR="00D5769A">
                        <w:rPr>
                          <w:i w:val="0"/>
                          <w:iCs w:val="0"/>
                          <w:color w:val="auto"/>
                          <w:sz w:val="20"/>
                          <w:szCs w:val="20"/>
                        </w:rPr>
                        <w:t>.</w:t>
                      </w:r>
                    </w:p>
                  </w:txbxContent>
                </v:textbox>
                <w10:wrap type="topAndBottom" anchorx="margin"/>
              </v:shape>
            </w:pict>
          </mc:Fallback>
        </mc:AlternateContent>
      </w:r>
      <w:r w:rsidR="001C6799">
        <w:rPr>
          <w:noProof/>
        </w:rPr>
        <mc:AlternateContent>
          <mc:Choice Requires="wpg">
            <w:drawing>
              <wp:inline distT="0" distB="0" distL="0" distR="0" wp14:anchorId="5E237A0D" wp14:editId="34FE9B3C">
                <wp:extent cx="1130935" cy="1437640"/>
                <wp:effectExtent l="0" t="0" r="0" b="6350"/>
                <wp:docPr id="9" name="Group 9" descr="Schematic of electrode positioning for study on human body showing locations as described in Table 1."/>
                <wp:cNvGraphicFramePr/>
                <a:graphic xmlns:a="http://schemas.openxmlformats.org/drawingml/2006/main">
                  <a:graphicData uri="http://schemas.microsoft.com/office/word/2010/wordprocessingGroup">
                    <wpg:wgp>
                      <wpg:cNvGrpSpPr/>
                      <wpg:grpSpPr>
                        <a:xfrm>
                          <a:off x="0" y="0"/>
                          <a:ext cx="1130935" cy="1437640"/>
                          <a:chOff x="0" y="0"/>
                          <a:chExt cx="1131108" cy="1437640"/>
                        </a:xfrm>
                      </wpg:grpSpPr>
                      <pic:pic xmlns:pic="http://schemas.openxmlformats.org/drawingml/2006/picture">
                        <pic:nvPicPr>
                          <pic:cNvPr id="5" name="Picture 5" descr="A picture containing clipart&#10;&#10;Description automatically generated"/>
                          <pic:cNvPicPr>
                            <a:picLocks noChangeAspect="1"/>
                          </pic:cNvPicPr>
                        </pic:nvPicPr>
                        <pic:blipFill rotWithShape="1">
                          <a:blip r:embed="rId12" cstate="print">
                            <a:extLst>
                              <a:ext uri="{28A0092B-C50C-407E-A947-70E740481C1C}">
                                <a14:useLocalDpi xmlns:a14="http://schemas.microsoft.com/office/drawing/2010/main" val="0"/>
                              </a:ext>
                            </a:extLst>
                          </a:blip>
                          <a:srcRect l="8432"/>
                          <a:stretch/>
                        </pic:blipFill>
                        <pic:spPr bwMode="auto">
                          <a:xfrm>
                            <a:off x="228635" y="0"/>
                            <a:ext cx="875670" cy="1437640"/>
                          </a:xfrm>
                          <a:prstGeom prst="rect">
                            <a:avLst/>
                          </a:prstGeom>
                          <a:ln>
                            <a:noFill/>
                          </a:ln>
                          <a:extLst>
                            <a:ext uri="{53640926-AAD7-44D8-BBD7-CCE9431645EC}">
                              <a14:shadowObscured xmlns:a14="http://schemas.microsoft.com/office/drawing/2010/main"/>
                            </a:ext>
                          </a:extLst>
                        </pic:spPr>
                      </pic:pic>
                      <wps:wsp>
                        <wps:cNvPr id="6" name="Text Box 6"/>
                        <wps:cNvSpPr txBox="1"/>
                        <wps:spPr>
                          <a:xfrm>
                            <a:off x="121568" y="306562"/>
                            <a:ext cx="412273" cy="269563"/>
                          </a:xfrm>
                          <a:prstGeom prst="rect">
                            <a:avLst/>
                          </a:prstGeom>
                          <a:noFill/>
                          <a:ln w="6350">
                            <a:noFill/>
                          </a:ln>
                        </wps:spPr>
                        <wps:txbx>
                          <w:txbxContent>
                            <w:p w14:paraId="733EDA83" w14:textId="4557CDDF" w:rsidR="00D435FF" w:rsidRPr="00D435FF" w:rsidRDefault="00D435FF" w:rsidP="00D435FF">
                              <w:pPr>
                                <w:jc w:val="center"/>
                                <w:rPr>
                                  <w:sz w:val="18"/>
                                  <w:szCs w:val="18"/>
                                </w:rPr>
                              </w:pPr>
                              <w:bookmarkStart w:id="2" w:name="_Hlk168328999"/>
                              <w:bookmarkEnd w:id="2"/>
                              <w:r w:rsidRPr="00D435FF">
                                <w:rPr>
                                  <w:sz w:val="18"/>
                                  <w:szCs w:val="18"/>
                                </w:rPr>
                                <w:t>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Text Box 7"/>
                        <wps:cNvSpPr txBox="1"/>
                        <wps:spPr>
                          <a:xfrm>
                            <a:off x="0" y="729406"/>
                            <a:ext cx="412273" cy="269563"/>
                          </a:xfrm>
                          <a:prstGeom prst="rect">
                            <a:avLst/>
                          </a:prstGeom>
                          <a:noFill/>
                          <a:ln w="6350">
                            <a:noFill/>
                          </a:ln>
                        </wps:spPr>
                        <wps:txbx>
                          <w:txbxContent>
                            <w:p w14:paraId="527B4A80" w14:textId="4A61E7AD" w:rsidR="00D435FF" w:rsidRPr="00D435FF" w:rsidRDefault="00D435FF" w:rsidP="00D435FF">
                              <w:pPr>
                                <w:jc w:val="center"/>
                                <w:rPr>
                                  <w:sz w:val="18"/>
                                  <w:szCs w:val="18"/>
                                </w:rPr>
                              </w:pPr>
                              <w:r w:rsidRPr="00D435FF">
                                <w:rPr>
                                  <w:sz w:val="18"/>
                                  <w:szCs w:val="18"/>
                                </w:rPr>
                                <w:t>R</w:t>
                              </w:r>
                              <w:r>
                                <w:rPr>
                                  <w:sz w:val="18"/>
                                  <w:szCs w:val="18"/>
                                </w:rPr>
                                <w:t>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718835" y="1083537"/>
                            <a:ext cx="412273" cy="269563"/>
                          </a:xfrm>
                          <a:prstGeom prst="rect">
                            <a:avLst/>
                          </a:prstGeom>
                          <a:noFill/>
                          <a:ln w="6350">
                            <a:noFill/>
                          </a:ln>
                        </wps:spPr>
                        <wps:txbx>
                          <w:txbxContent>
                            <w:p w14:paraId="2901B9C8" w14:textId="4C81D74B" w:rsidR="00D435FF" w:rsidRPr="00D435FF" w:rsidRDefault="00D435FF" w:rsidP="00D435FF">
                              <w:pPr>
                                <w:jc w:val="center"/>
                                <w:rPr>
                                  <w:sz w:val="18"/>
                                  <w:szCs w:val="18"/>
                                </w:rPr>
                              </w:pPr>
                              <w:r>
                                <w:rPr>
                                  <w:sz w:val="18"/>
                                  <w:szCs w:val="18"/>
                                </w:rPr>
                                <w:t>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E237A0D" id="Group 9" o:spid="_x0000_s1027" alt="Schematic of electrode positioning for study on human body showing locations as described in Table 1." style="width:89.05pt;height:113.2pt;mso-position-horizontal-relative:char;mso-position-vertical-relative:line" coordsize="11311,143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alt="A picture containing clipart&#10;&#10;Description automatically generated" style="position:absolute;left:2286;width:8757;height:14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">
                  <v:imagedata r:id="rId13" o:title="A picture containing clipart&#10;&#10;Description automatically generated" cropleft="5526f"/>
                </v:shape>
                <v:shape id="Text Box 6" o:spid="_x0000_s1029" type="#_x0000_t202" style="position:absolute;left:1215;top:3065;width:4123;height:26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" filled="f" stroked="f" strokeweight=".5pt">
                  <v:textbox>
                    <w:txbxContent>
                      <w:p w14:paraId="733EDA83" w14:textId="4557CDDF" w:rsidR="00D435FF" w:rsidRPr="00D435FF" w:rsidRDefault="00D435FF" w:rsidP="00D435FF">
                        <w:pPr>
                          <w:jc w:val="center"/>
                          <w:rPr>
                            <w:sz w:val="18"/>
                            <w:szCs w:val="18"/>
                          </w:rPr>
                        </w:pPr>
                        <w:bookmarkStart w:id="3" w:name="_Hlk168328999"/>
                        <w:bookmarkEnd w:id="3"/>
                        <w:r w:rsidRPr="00D435FF">
                          <w:rPr>
                            <w:sz w:val="18"/>
                            <w:szCs w:val="18"/>
                          </w:rPr>
                          <w:t>RA</w:t>
                        </w:r>
                      </w:p>
                    </w:txbxContent>
                  </v:textbox>
                </v:shape>
                <v:shape id="Text Box 7" o:spid="_x0000_s1030" type="#_x0000_t202" style="position:absolute;top:7294;width:4122;height:26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" filled="f" stroked="f" strokeweight=".5pt">
                  <v:textbox>
                    <w:txbxContent>
                      <w:p w14:paraId="527B4A80" w14:textId="4A61E7AD" w:rsidR="00D435FF" w:rsidRPr="00D435FF" w:rsidRDefault="00D435FF" w:rsidP="00D435FF">
                        <w:pPr>
                          <w:jc w:val="center"/>
                          <w:rPr>
                            <w:sz w:val="18"/>
                            <w:szCs w:val="18"/>
                          </w:rPr>
                        </w:pPr>
                        <w:r w:rsidRPr="00D435FF">
                          <w:rPr>
                            <w:sz w:val="18"/>
                            <w:szCs w:val="18"/>
                          </w:rPr>
                          <w:t>R</w:t>
                        </w:r>
                        <w:r>
                          <w:rPr>
                            <w:sz w:val="18"/>
                            <w:szCs w:val="18"/>
                          </w:rPr>
                          <w:t>N</w:t>
                        </w:r>
                      </w:p>
                    </w:txbxContent>
                  </v:textbox>
                </v:shape>
                <v:shape id="Text Box 8" o:spid="_x0000_s1031" type="#_x0000_t202" style="position:absolute;left:7188;top:10835;width:4123;height:26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" filled="f" stroked="f" strokeweight=".5pt">
                  <v:textbox>
                    <w:txbxContent>
                      <w:p w14:paraId="2901B9C8" w14:textId="4C81D74B" w:rsidR="00D435FF" w:rsidRPr="00D435FF" w:rsidRDefault="00D435FF" w:rsidP="00D435FF">
                        <w:pPr>
                          <w:jc w:val="center"/>
                          <w:rPr>
                            <w:sz w:val="18"/>
                            <w:szCs w:val="18"/>
                          </w:rPr>
                        </w:pPr>
                        <w:r>
                          <w:rPr>
                            <w:sz w:val="18"/>
                            <w:szCs w:val="18"/>
                          </w:rPr>
                          <w:t>LL</w:t>
                        </w:r>
                      </w:p>
                    </w:txbxContent>
                  </v:textbox>
                </v:shape>
                <w10:anchorlock/>
              </v:group>
            </w:pict>
          </mc:Fallback>
        </mc:AlternateContent>
      </w:r>
    </w:p>
    <w:p w14:paraId="4837EC52" w14:textId="5EA649F0" w:rsidR="00D71DBE" w:rsidRPr="00D71DBE" w:rsidRDefault="00D71DBE" w:rsidP="00D42099">
      <w:pPr>
        <w:pStyle w:val="Caption"/>
        <w:keepNext/>
        <w:rPr>
          <w:i w:val="0"/>
          <w:iCs w:val="0"/>
          <w:color w:val="auto"/>
          <w:sz w:val="20"/>
          <w:szCs w:val="20"/>
        </w:rPr>
      </w:pPr>
      <w:bookmarkStart w:id="4" w:name="_Ref167258522"/>
      <w:bookmarkStart w:id="5" w:name="_Ref168414150"/>
      <w:r w:rsidRPr="00D71DBE">
        <w:rPr>
          <w:i w:val="0"/>
          <w:iCs w:val="0"/>
          <w:color w:val="auto"/>
          <w:sz w:val="20"/>
          <w:szCs w:val="20"/>
        </w:rPr>
        <w:lastRenderedPageBreak/>
        <w:t xml:space="preserve">Table </w:t>
      </w:r>
      <w:r w:rsidRPr="00D71DBE">
        <w:rPr>
          <w:i w:val="0"/>
          <w:iCs w:val="0"/>
          <w:color w:val="auto"/>
          <w:sz w:val="20"/>
          <w:szCs w:val="20"/>
        </w:rPr>
        <w:fldChar w:fldCharType="begin"/>
      </w:r>
      <w:r w:rsidRPr="00D71DBE">
        <w:rPr>
          <w:i w:val="0"/>
          <w:iCs w:val="0"/>
          <w:color w:val="auto"/>
          <w:sz w:val="20"/>
          <w:szCs w:val="20"/>
        </w:rPr>
        <w:instrText xml:space="preserve"> SEQ Table \* ROMAN </w:instrText>
      </w:r>
      <w:r w:rsidRPr="00D71DBE">
        <w:rPr>
          <w:i w:val="0"/>
          <w:iCs w:val="0"/>
          <w:color w:val="auto"/>
          <w:sz w:val="20"/>
          <w:szCs w:val="20"/>
        </w:rPr>
        <w:fldChar w:fldCharType="separate"/>
      </w:r>
      <w:r w:rsidR="00465659">
        <w:rPr>
          <w:i w:val="0"/>
          <w:iCs w:val="0"/>
          <w:noProof/>
          <w:color w:val="auto"/>
          <w:sz w:val="20"/>
          <w:szCs w:val="20"/>
        </w:rPr>
        <w:t>I</w:t>
      </w:r>
      <w:r w:rsidRPr="00D71DBE">
        <w:rPr>
          <w:i w:val="0"/>
          <w:iCs w:val="0"/>
          <w:color w:val="auto"/>
          <w:sz w:val="20"/>
          <w:szCs w:val="20"/>
        </w:rPr>
        <w:fldChar w:fldCharType="end"/>
      </w:r>
      <w:bookmarkEnd w:id="4"/>
      <w:bookmarkEnd w:id="5"/>
      <w:r w:rsidR="004F50EF">
        <w:rPr>
          <w:i w:val="0"/>
          <w:iCs w:val="0"/>
          <w:color w:val="auto"/>
          <w:sz w:val="20"/>
          <w:szCs w:val="20"/>
        </w:rPr>
        <w:t>: Description of ECG electrodes, their positions, naming</w:t>
      </w:r>
      <w:r w:rsidR="007B7D3C">
        <w:rPr>
          <w:i w:val="0"/>
          <w:iCs w:val="0"/>
          <w:color w:val="auto"/>
          <w:sz w:val="20"/>
          <w:szCs w:val="20"/>
        </w:rPr>
        <w:t xml:space="preserve"> </w:t>
      </w:r>
      <w:r w:rsidR="004F50EF">
        <w:rPr>
          <w:i w:val="0"/>
          <w:iCs w:val="0"/>
          <w:color w:val="auto"/>
          <w:sz w:val="20"/>
          <w:szCs w:val="20"/>
        </w:rPr>
        <w:t xml:space="preserve">and </w:t>
      </w:r>
      <w:r w:rsidR="007B7D3C">
        <w:rPr>
          <w:i w:val="0"/>
          <w:iCs w:val="0"/>
          <w:color w:val="auto"/>
          <w:sz w:val="20"/>
          <w:szCs w:val="20"/>
        </w:rPr>
        <w:t>corresponding variable names in the dataset.</w:t>
      </w:r>
    </w:p>
    <w:tbl>
      <w:tblPr>
        <w:tblStyle w:val="TableGrid"/>
        <w:tblW w:w="0" w:type="auto"/>
        <w:tblInd w:w="-5" w:type="dxa"/>
        <w:tblLook w:val="04A0" w:firstRow="1" w:lastRow="0" w:firstColumn="1" w:lastColumn="0" w:noHBand="0" w:noVBand="1"/>
      </w:tblPr>
      <w:tblGrid>
        <w:gridCol w:w="1603"/>
        <w:gridCol w:w="1603"/>
        <w:gridCol w:w="1586"/>
        <w:gridCol w:w="1172"/>
      </w:tblGrid>
      <w:tr w:rsidR="00267390" w14:paraId="61D48B96" w14:textId="77777777" w:rsidTr="00D42099">
        <w:trPr>
          <w:trHeight w:val="338"/>
        </w:trPr>
        <w:tc>
          <w:tcPr>
            <w:tcW w:w="1603" w:type="dxa"/>
            <w:vAlign w:val="center"/>
          </w:tcPr>
          <w:p w14:paraId="39D2F09D" w14:textId="77777777" w:rsidR="00267390" w:rsidRDefault="00267390" w:rsidP="00025C80">
            <w:pPr>
              <w:jc w:val="center"/>
            </w:pPr>
            <w:r>
              <w:t>Wire Color</w:t>
            </w:r>
          </w:p>
        </w:tc>
        <w:tc>
          <w:tcPr>
            <w:tcW w:w="1603" w:type="dxa"/>
            <w:vAlign w:val="center"/>
          </w:tcPr>
          <w:p w14:paraId="6C6577B2" w14:textId="77777777" w:rsidR="00267390" w:rsidRDefault="00267390" w:rsidP="00025C80">
            <w:pPr>
              <w:jc w:val="center"/>
            </w:pPr>
            <w:r>
              <w:t>Body Position</w:t>
            </w:r>
          </w:p>
        </w:tc>
        <w:tc>
          <w:tcPr>
            <w:tcW w:w="1586" w:type="dxa"/>
            <w:vAlign w:val="center"/>
          </w:tcPr>
          <w:p w14:paraId="0BADDE81" w14:textId="77777777" w:rsidR="00267390" w:rsidRDefault="00267390" w:rsidP="00025C80">
            <w:pPr>
              <w:jc w:val="center"/>
            </w:pPr>
            <w:r>
              <w:t>Wire/Electrode Label</w:t>
            </w:r>
          </w:p>
        </w:tc>
        <w:tc>
          <w:tcPr>
            <w:tcW w:w="1172" w:type="dxa"/>
            <w:vAlign w:val="center"/>
          </w:tcPr>
          <w:p w14:paraId="283DB1A3" w14:textId="77777777" w:rsidR="00267390" w:rsidRDefault="00267390" w:rsidP="00025C80">
            <w:pPr>
              <w:jc w:val="center"/>
            </w:pPr>
            <w:r>
              <w:t>Data Label</w:t>
            </w:r>
          </w:p>
        </w:tc>
      </w:tr>
      <w:tr w:rsidR="00267390" w14:paraId="4643C58A" w14:textId="77777777" w:rsidTr="00D42099">
        <w:trPr>
          <w:trHeight w:val="288"/>
        </w:trPr>
        <w:tc>
          <w:tcPr>
            <w:tcW w:w="1603" w:type="dxa"/>
            <w:vAlign w:val="center"/>
          </w:tcPr>
          <w:p w14:paraId="31FBDD5F" w14:textId="77777777" w:rsidR="00267390" w:rsidRDefault="00267390" w:rsidP="00025C80">
            <w:pPr>
              <w:jc w:val="center"/>
            </w:pPr>
            <w:r>
              <w:t>Black</w:t>
            </w:r>
          </w:p>
        </w:tc>
        <w:tc>
          <w:tcPr>
            <w:tcW w:w="1603" w:type="dxa"/>
            <w:vAlign w:val="center"/>
          </w:tcPr>
          <w:p w14:paraId="26686439" w14:textId="77777777" w:rsidR="00267390" w:rsidRDefault="00267390" w:rsidP="00025C80">
            <w:pPr>
              <w:jc w:val="center"/>
            </w:pPr>
            <w:r>
              <w:t>Collar Bone</w:t>
            </w:r>
          </w:p>
        </w:tc>
        <w:tc>
          <w:tcPr>
            <w:tcW w:w="1586" w:type="dxa"/>
            <w:vAlign w:val="center"/>
          </w:tcPr>
          <w:p w14:paraId="0DD9A8F7" w14:textId="77777777" w:rsidR="00267390" w:rsidRDefault="00267390" w:rsidP="00025C80">
            <w:pPr>
              <w:jc w:val="center"/>
            </w:pPr>
            <w:r>
              <w:t>RA</w:t>
            </w:r>
          </w:p>
        </w:tc>
        <w:tc>
          <w:tcPr>
            <w:tcW w:w="1172" w:type="dxa"/>
            <w:vAlign w:val="center"/>
          </w:tcPr>
          <w:p w14:paraId="7233BF6E" w14:textId="77777777" w:rsidR="00267390" w:rsidRDefault="00267390" w:rsidP="00025C80">
            <w:pPr>
              <w:jc w:val="center"/>
            </w:pPr>
            <w:r>
              <w:t>ECG_REF</w:t>
            </w:r>
          </w:p>
        </w:tc>
      </w:tr>
      <w:tr w:rsidR="00267390" w14:paraId="68A3DC40" w14:textId="77777777" w:rsidTr="00D42099">
        <w:trPr>
          <w:trHeight w:val="288"/>
        </w:trPr>
        <w:tc>
          <w:tcPr>
            <w:tcW w:w="1603" w:type="dxa"/>
            <w:vAlign w:val="center"/>
          </w:tcPr>
          <w:p w14:paraId="30FE0C3C" w14:textId="77777777" w:rsidR="00267390" w:rsidRDefault="00267390" w:rsidP="00025C80">
            <w:pPr>
              <w:jc w:val="center"/>
            </w:pPr>
            <w:r>
              <w:t>White</w:t>
            </w:r>
          </w:p>
        </w:tc>
        <w:tc>
          <w:tcPr>
            <w:tcW w:w="1603" w:type="dxa"/>
            <w:vAlign w:val="center"/>
          </w:tcPr>
          <w:p w14:paraId="1D28301E" w14:textId="77777777" w:rsidR="00267390" w:rsidRDefault="00267390" w:rsidP="00025C80">
            <w:pPr>
              <w:jc w:val="center"/>
            </w:pPr>
            <w:r>
              <w:t>Left Leg</w:t>
            </w:r>
          </w:p>
        </w:tc>
        <w:tc>
          <w:tcPr>
            <w:tcW w:w="1586" w:type="dxa"/>
            <w:vAlign w:val="center"/>
          </w:tcPr>
          <w:p w14:paraId="29CAABF7" w14:textId="77777777" w:rsidR="00267390" w:rsidRDefault="00267390" w:rsidP="00025C80">
            <w:pPr>
              <w:jc w:val="center"/>
            </w:pPr>
            <w:r>
              <w:t>LL</w:t>
            </w:r>
          </w:p>
        </w:tc>
        <w:tc>
          <w:tcPr>
            <w:tcW w:w="1172" w:type="dxa"/>
            <w:vAlign w:val="center"/>
          </w:tcPr>
          <w:p w14:paraId="5F33FDFE" w14:textId="09EBDC36" w:rsidR="00267390" w:rsidRDefault="009B287F" w:rsidP="00025C80">
            <w:pPr>
              <w:jc w:val="center"/>
            </w:pPr>
            <w:r>
              <w:t>EC</w:t>
            </w:r>
            <w:r w:rsidR="003535DA">
              <w:t>G_REF</w:t>
            </w:r>
          </w:p>
        </w:tc>
      </w:tr>
      <w:tr w:rsidR="00267390" w14:paraId="55C7FF54" w14:textId="77777777" w:rsidTr="00D42099">
        <w:trPr>
          <w:trHeight w:val="288"/>
        </w:trPr>
        <w:tc>
          <w:tcPr>
            <w:tcW w:w="1603" w:type="dxa"/>
            <w:vAlign w:val="center"/>
          </w:tcPr>
          <w:p w14:paraId="7145816D" w14:textId="77777777" w:rsidR="00267390" w:rsidRDefault="00267390" w:rsidP="00025C80">
            <w:pPr>
              <w:jc w:val="center"/>
            </w:pPr>
            <w:r>
              <w:t>Brown</w:t>
            </w:r>
          </w:p>
        </w:tc>
        <w:tc>
          <w:tcPr>
            <w:tcW w:w="1603" w:type="dxa"/>
            <w:vAlign w:val="center"/>
          </w:tcPr>
          <w:p w14:paraId="12832E4F" w14:textId="77777777" w:rsidR="00267390" w:rsidRDefault="00267390" w:rsidP="00025C80">
            <w:pPr>
              <w:jc w:val="center"/>
            </w:pPr>
            <w:r>
              <w:t>Right Wrist</w:t>
            </w:r>
          </w:p>
        </w:tc>
        <w:tc>
          <w:tcPr>
            <w:tcW w:w="1586" w:type="dxa"/>
            <w:vAlign w:val="center"/>
          </w:tcPr>
          <w:p w14:paraId="4D943BFA" w14:textId="77777777" w:rsidR="00267390" w:rsidRDefault="00267390" w:rsidP="00025C80">
            <w:pPr>
              <w:jc w:val="center"/>
            </w:pPr>
            <w:r>
              <w:t>RN</w:t>
            </w:r>
          </w:p>
        </w:tc>
        <w:tc>
          <w:tcPr>
            <w:tcW w:w="1172" w:type="dxa"/>
            <w:vAlign w:val="center"/>
          </w:tcPr>
          <w:p w14:paraId="4ACDD743" w14:textId="77777777" w:rsidR="00267390" w:rsidRDefault="00267390" w:rsidP="00025C80">
            <w:pPr>
              <w:jc w:val="center"/>
            </w:pPr>
            <w:proofErr w:type="spellStart"/>
            <w:r>
              <w:t>ECG_Wrist</w:t>
            </w:r>
            <w:proofErr w:type="spellEnd"/>
          </w:p>
        </w:tc>
      </w:tr>
      <w:tr w:rsidR="00267390" w14:paraId="4542CA2A" w14:textId="77777777" w:rsidTr="00D42099">
        <w:trPr>
          <w:trHeight w:val="288"/>
        </w:trPr>
        <w:tc>
          <w:tcPr>
            <w:tcW w:w="1603" w:type="dxa"/>
            <w:vAlign w:val="center"/>
          </w:tcPr>
          <w:p w14:paraId="749B191F" w14:textId="77777777" w:rsidR="00267390" w:rsidRDefault="00267390" w:rsidP="00025C80">
            <w:pPr>
              <w:jc w:val="center"/>
            </w:pPr>
            <w:r>
              <w:t>Red</w:t>
            </w:r>
          </w:p>
        </w:tc>
        <w:tc>
          <w:tcPr>
            <w:tcW w:w="1603" w:type="dxa"/>
            <w:vAlign w:val="center"/>
          </w:tcPr>
          <w:p w14:paraId="7D1FB1C5" w14:textId="77777777" w:rsidR="00267390" w:rsidRDefault="00267390" w:rsidP="00025C80">
            <w:pPr>
              <w:jc w:val="center"/>
            </w:pPr>
            <w:r>
              <w:t>Left Leg</w:t>
            </w:r>
          </w:p>
        </w:tc>
        <w:tc>
          <w:tcPr>
            <w:tcW w:w="1586" w:type="dxa"/>
            <w:vAlign w:val="center"/>
          </w:tcPr>
          <w:p w14:paraId="43F3C7FB" w14:textId="77777777" w:rsidR="00267390" w:rsidRDefault="00267390" w:rsidP="00025C80">
            <w:pPr>
              <w:jc w:val="center"/>
            </w:pPr>
            <w:r>
              <w:t>LL</w:t>
            </w:r>
          </w:p>
        </w:tc>
        <w:tc>
          <w:tcPr>
            <w:tcW w:w="1172" w:type="dxa"/>
          </w:tcPr>
          <w:p w14:paraId="7A4BB3EF" w14:textId="503D657F" w:rsidR="00267390" w:rsidRDefault="009B287F" w:rsidP="00025C80">
            <w:pPr>
              <w:jc w:val="center"/>
            </w:pPr>
            <w:proofErr w:type="spellStart"/>
            <w:r>
              <w:t>ECG_Wrist</w:t>
            </w:r>
            <w:proofErr w:type="spellEnd"/>
          </w:p>
        </w:tc>
      </w:tr>
    </w:tbl>
    <w:p w14:paraId="773EA872" w14:textId="7C33743C" w:rsidR="00F401F2" w:rsidRPr="00F401F2" w:rsidRDefault="00F401F2" w:rsidP="00F401F2">
      <w:pPr>
        <w:spacing w:before="240"/>
      </w:pPr>
      <w:r w:rsidRPr="00F401F2">
        <w:t xml:space="preserve">All </w:t>
      </w:r>
      <w:r w:rsidR="0034511C">
        <w:t xml:space="preserve">data was </w:t>
      </w:r>
      <w:r w:rsidRPr="00F401F2">
        <w:t>record</w:t>
      </w:r>
      <w:r w:rsidR="0034511C">
        <w:t>ed</w:t>
      </w:r>
      <w:r w:rsidRPr="00F401F2">
        <w:t xml:space="preserve"> using a two-channel bio amplifier (FE232) and a </w:t>
      </w:r>
      <w:proofErr w:type="spellStart"/>
      <w:r w:rsidRPr="00F401F2">
        <w:t>PowerLab</w:t>
      </w:r>
      <w:proofErr w:type="spellEnd"/>
      <w:r w:rsidRPr="00F401F2">
        <w:t xml:space="preserve"> 16/35 data acquisition unit from </w:t>
      </w:r>
      <w:proofErr w:type="spellStart"/>
      <w:r w:rsidRPr="00F401F2">
        <w:t>ADInstruments</w:t>
      </w:r>
      <w:proofErr w:type="spellEnd"/>
      <w:r w:rsidRPr="00F401F2">
        <w:t xml:space="preserve">. The sampling rate was set to </w:t>
      </w:r>
      <w:r w:rsidR="00BE0EB1">
        <w:t xml:space="preserve">fs = </w:t>
      </w:r>
      <w:r w:rsidRPr="00F401F2">
        <w:t>1000 samples per second and the “Mains Filtering” feature of the unit (a filtering feature offered by the data acquisition software (LabChart8) to attenuate powerline noise) was set to active.</w:t>
      </w:r>
      <w:r w:rsidR="00655581" w:rsidRPr="00655581">
        <w:t xml:space="preserve"> </w:t>
      </w:r>
      <w:r w:rsidR="003E2EB7">
        <w:t xml:space="preserve">Each channel in the bio amplifier offers </w:t>
      </w:r>
      <w:r w:rsidR="006E3844">
        <w:t xml:space="preserve">a </w:t>
      </w:r>
      <w:r w:rsidR="00D2694C">
        <w:t>differential input</w:t>
      </w:r>
      <w:r w:rsidR="006E3844">
        <w:t xml:space="preserve"> where w</w:t>
      </w:r>
      <w:r w:rsidR="00655581">
        <w:t>ires from RA</w:t>
      </w:r>
      <w:r w:rsidR="00DA4034">
        <w:t xml:space="preserve"> and</w:t>
      </w:r>
      <w:r w:rsidR="00655581">
        <w:t xml:space="preserve"> RN </w:t>
      </w:r>
      <w:r w:rsidR="00DA4034">
        <w:t xml:space="preserve">electrodes were </w:t>
      </w:r>
      <w:r w:rsidR="00655581">
        <w:t xml:space="preserve">connected to </w:t>
      </w:r>
      <w:r w:rsidR="00F00A49">
        <w:t>the</w:t>
      </w:r>
      <w:r w:rsidR="00655581">
        <w:t xml:space="preserve"> positive input</w:t>
      </w:r>
      <w:r w:rsidR="00F00A49">
        <w:t>s of th</w:t>
      </w:r>
      <w:r w:rsidR="006E3844">
        <w:t>os</w:t>
      </w:r>
      <w:r w:rsidR="00F00A49">
        <w:t xml:space="preserve">e </w:t>
      </w:r>
      <w:r w:rsidR="00FD3343">
        <w:t xml:space="preserve">channels </w:t>
      </w:r>
      <w:r w:rsidR="00655581">
        <w:t xml:space="preserve">and </w:t>
      </w:r>
      <w:r w:rsidR="007D53D3">
        <w:t xml:space="preserve">wires from the </w:t>
      </w:r>
      <w:r w:rsidR="00655581">
        <w:t xml:space="preserve">LL </w:t>
      </w:r>
      <w:r w:rsidR="007D53D3">
        <w:t>electrodes</w:t>
      </w:r>
      <w:r w:rsidR="009D27F4">
        <w:t xml:space="preserve"> were connected</w:t>
      </w:r>
      <w:r w:rsidR="00655581">
        <w:t xml:space="preserve"> to the negative input</w:t>
      </w:r>
      <w:r w:rsidR="00FD3343">
        <w:t>s.</w:t>
      </w:r>
      <w:r w:rsidR="00655581">
        <w:t xml:space="preserve"> </w:t>
      </w:r>
      <w:r w:rsidR="00EF1520">
        <w:t xml:space="preserve">This configuration </w:t>
      </w:r>
      <w:r w:rsidR="00655581">
        <w:t xml:space="preserve">resulted </w:t>
      </w:r>
      <w:r w:rsidR="0034511C">
        <w:t xml:space="preserve">that all ECGs would be </w:t>
      </w:r>
      <w:r w:rsidR="00655581">
        <w:t xml:space="preserve">inverted </w:t>
      </w:r>
      <w:r w:rsidR="0034511C">
        <w:t>in the dataset</w:t>
      </w:r>
      <w:r w:rsidR="00655581">
        <w:t>.</w:t>
      </w:r>
      <w:r w:rsidR="0034511C">
        <w:t xml:space="preserve"> The amplitude settings were not altered in the bio amplifier or </w:t>
      </w:r>
      <w:proofErr w:type="spellStart"/>
      <w:r w:rsidR="0034511C">
        <w:t>PowerLab</w:t>
      </w:r>
      <w:proofErr w:type="spellEnd"/>
      <w:r w:rsidR="0034511C">
        <w:t xml:space="preserve"> and therefore the recordings</w:t>
      </w:r>
      <w:r w:rsidR="00FB7E75">
        <w:t xml:space="preserve"> were</w:t>
      </w:r>
      <w:r w:rsidR="0034511C">
        <w:t xml:space="preserve"> measure</w:t>
      </w:r>
      <w:r w:rsidR="00FB7E75">
        <w:t>d</w:t>
      </w:r>
      <w:r w:rsidR="0034511C">
        <w:t xml:space="preserve"> in Volts.</w:t>
      </w:r>
    </w:p>
    <w:p w14:paraId="39D119DF" w14:textId="4B8E3DF4" w:rsidR="00F401F2" w:rsidRDefault="00F401F2" w:rsidP="00F401F2">
      <w:pPr>
        <w:spacing w:before="240"/>
      </w:pPr>
      <w:r w:rsidRPr="00F401F2">
        <w:t>Participants were asked to sit still and calm in a chair and perform the independent and separate activities</w:t>
      </w:r>
      <w:r w:rsidR="002C2CD1">
        <w:t xml:space="preserve"> as listed in </w:t>
      </w:r>
      <w:r w:rsidR="0034511C" w:rsidRPr="0034511C">
        <w:fldChar w:fldCharType="begin"/>
      </w:r>
      <w:r w:rsidR="0034511C" w:rsidRPr="0034511C">
        <w:instrText xml:space="preserve"> REF _Ref167279516 \h  \* MERGEFORMAT </w:instrText>
      </w:r>
      <w:r w:rsidR="0034511C" w:rsidRPr="0034511C">
        <w:fldChar w:fldCharType="separate"/>
      </w:r>
      <w:r w:rsidR="0034511C" w:rsidRPr="0034511C">
        <w:t xml:space="preserve">Table </w:t>
      </w:r>
      <w:r w:rsidR="0034511C" w:rsidRPr="0034511C">
        <w:rPr>
          <w:noProof/>
        </w:rPr>
        <w:t>II</w:t>
      </w:r>
      <w:r w:rsidR="0034511C" w:rsidRPr="0034511C">
        <w:fldChar w:fldCharType="end"/>
      </w:r>
      <w:r w:rsidR="0034511C">
        <w:t xml:space="preserve"> </w:t>
      </w:r>
      <w:r w:rsidRPr="00F401F2">
        <w:t>with their right hand for a duration of at least one-minute each</w:t>
      </w:r>
      <w:r w:rsidR="00B12AA6">
        <w:t xml:space="preserve"> while their ECG</w:t>
      </w:r>
      <w:r w:rsidR="009B5AC7">
        <w:t>s were</w:t>
      </w:r>
      <w:r w:rsidR="00B12AA6">
        <w:t xml:space="preserve"> being recorded</w:t>
      </w:r>
      <w:r w:rsidRPr="00F401F2">
        <w:t xml:space="preserve">. </w:t>
      </w:r>
    </w:p>
    <w:p w14:paraId="295FECE4" w14:textId="43BCB523" w:rsidR="007763DD" w:rsidRDefault="00F401F2" w:rsidP="00F401F2">
      <w:pPr>
        <w:spacing w:before="240"/>
        <w:rPr>
          <w:noProof/>
        </w:rPr>
      </w:pPr>
      <w:r w:rsidRPr="00F401F2">
        <w:t xml:space="preserve">Each activity was performed to isolate movement to the </w:t>
      </w:r>
      <w:r w:rsidR="001F6EF4">
        <w:t xml:space="preserve">right </w:t>
      </w:r>
      <w:r w:rsidRPr="00F401F2">
        <w:t>wrist location only</w:t>
      </w:r>
      <w:r w:rsidR="000B16CD">
        <w:t xml:space="preserve"> and </w:t>
      </w:r>
      <w:r w:rsidR="0014504E">
        <w:t xml:space="preserve">each activity </w:t>
      </w:r>
      <w:r w:rsidRPr="00F401F2">
        <w:t>was preceded by</w:t>
      </w:r>
      <w:r w:rsidR="0014504E">
        <w:t xml:space="preserve"> a</w:t>
      </w:r>
      <w:r w:rsidRPr="00F401F2">
        <w:t xml:space="preserve"> one-minute period without any motion for collecting baseline ECGs.</w:t>
      </w:r>
      <w:r w:rsidR="00E87E76">
        <w:t xml:space="preserve"> </w:t>
      </w:r>
      <w:r w:rsidR="004925E2">
        <w:t>The d</w:t>
      </w:r>
      <w:r w:rsidR="00E87E76">
        <w:t>iagram below</w:t>
      </w:r>
      <w:r w:rsidR="00247FFE">
        <w:t xml:space="preserve"> (</w:t>
      </w:r>
      <w:r w:rsidR="005F5F4C" w:rsidRPr="0034670A">
        <w:fldChar w:fldCharType="begin"/>
      </w:r>
      <w:r w:rsidR="005F5F4C" w:rsidRPr="0034670A">
        <w:instrText xml:space="preserve"> REF _Ref168329290 \h </w:instrText>
      </w:r>
      <w:r w:rsidR="0034670A" w:rsidRPr="0034670A">
        <w:instrText xml:space="preserve"> \* MERGEFORMAT </w:instrText>
      </w:r>
      <w:r w:rsidR="005F5F4C" w:rsidRPr="0034670A">
        <w:fldChar w:fldCharType="separate"/>
      </w:r>
      <w:r w:rsidR="000362C1" w:rsidRPr="000362C1">
        <w:t xml:space="preserve">Fig. </w:t>
      </w:r>
      <w:r w:rsidR="000362C1" w:rsidRPr="000362C1">
        <w:rPr>
          <w:noProof/>
        </w:rPr>
        <w:t>1</w:t>
      </w:r>
      <w:r w:rsidR="005F5F4C" w:rsidRPr="0034670A">
        <w:fldChar w:fldCharType="end"/>
      </w:r>
      <w:r w:rsidR="00247FFE">
        <w:t>)</w:t>
      </w:r>
      <w:r w:rsidR="00E87E76">
        <w:t xml:space="preserve"> i</w:t>
      </w:r>
      <w:r w:rsidR="000B16CD">
        <w:t>llustr</w:t>
      </w:r>
      <w:r w:rsidR="00E87E76">
        <w:t xml:space="preserve">ates the order </w:t>
      </w:r>
      <w:r w:rsidR="003E24BF">
        <w:t xml:space="preserve">of </w:t>
      </w:r>
      <w:r w:rsidR="000B16CD">
        <w:t>activities</w:t>
      </w:r>
      <w:r w:rsidR="008C403D">
        <w:t xml:space="preserve"> and no motion periods</w:t>
      </w:r>
      <w:r w:rsidR="000B16CD">
        <w:t xml:space="preserve"> and how</w:t>
      </w:r>
      <w:r w:rsidR="007A509C">
        <w:t xml:space="preserve"> the</w:t>
      </w:r>
      <w:r w:rsidR="00E87E76">
        <w:t xml:space="preserve"> </w:t>
      </w:r>
      <w:r w:rsidR="007A509C">
        <w:t>data was colle</w:t>
      </w:r>
      <w:r w:rsidR="00272142">
        <w:t>cted from</w:t>
      </w:r>
      <w:r w:rsidR="00E87E76">
        <w:t xml:space="preserve"> each </w:t>
      </w:r>
      <w:r w:rsidR="00272142">
        <w:t>participant</w:t>
      </w:r>
      <w:r w:rsidR="00814206">
        <w:t>.</w:t>
      </w:r>
    </w:p>
    <w:p w14:paraId="7FE26FF1" w14:textId="358AD025" w:rsidR="00A40675" w:rsidRDefault="007763DD" w:rsidP="00F401F2">
      <w:pPr>
        <w:spacing w:before="240"/>
      </w:pPr>
      <w:r>
        <w:rPr>
          <w:noProof/>
        </w:rPr>
        <w:drawing>
          <wp:inline distT="0" distB="0" distL="0" distR="0" wp14:anchorId="6450E0CB" wp14:editId="0DCCBA45">
            <wp:extent cx="5715635" cy="711200"/>
            <wp:effectExtent l="0" t="0" r="0" b="0"/>
            <wp:docPr id="10" name="Picture 10" descr="Order of recorded data based on the order of activities being performed.&#10;Data segments marked as Seg1-NoMot to Seg6-NoMot denoting data recorded during no-motion instances separated by segments marked as ACT1 to ACT5 denoting data recorded during the activities described in Tabl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Order of recorded data based on the order of activities being performed.&#10;Data segments marked as Seg1-NoMot to Seg6-NoMot denoting data recorded during no-motion instances separated by segments marked as ACT1 to ACT5 denoting data recorded during the activities described in Tabl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15635" cy="711200"/>
                    </a:xfrm>
                    <a:prstGeom prst="rect">
                      <a:avLst/>
                    </a:prstGeom>
                    <a:noFill/>
                    <a:ln>
                      <a:noFill/>
                    </a:ln>
                  </pic:spPr>
                </pic:pic>
              </a:graphicData>
            </a:graphic>
          </wp:inline>
        </w:drawing>
      </w:r>
      <w:r w:rsidR="00A40675">
        <w:rPr>
          <w:noProof/>
        </w:rPr>
        <mc:AlternateContent>
          <mc:Choice Requires="wps">
            <w:drawing>
              <wp:inline distT="0" distB="0" distL="0" distR="0" wp14:anchorId="200415CA" wp14:editId="10C4DA08">
                <wp:extent cx="4260850" cy="459346"/>
                <wp:effectExtent l="0" t="0" r="6350" b="0"/>
                <wp:docPr id="1" name="Text Box 1"/>
                <wp:cNvGraphicFramePr/>
                <a:graphic xmlns:a="http://schemas.openxmlformats.org/drawingml/2006/main">
                  <a:graphicData uri="http://schemas.microsoft.com/office/word/2010/wordprocessingShape">
                    <wps:wsp>
                      <wps:cNvSpPr txBox="1"/>
                      <wps:spPr>
                        <a:xfrm>
                          <a:off x="0" y="0"/>
                          <a:ext cx="4260850" cy="459346"/>
                        </a:xfrm>
                        <a:prstGeom prst="rect">
                          <a:avLst/>
                        </a:prstGeom>
                        <a:solidFill>
                          <a:prstClr val="white"/>
                        </a:solidFill>
                        <a:ln>
                          <a:noFill/>
                        </a:ln>
                      </wps:spPr>
                      <wps:txbx>
                        <w:txbxContent>
                          <w:p w14:paraId="6BD8D2EE" w14:textId="7AE27EC3" w:rsidR="00A40675" w:rsidRPr="00131F0C" w:rsidRDefault="00A40675" w:rsidP="00A40675">
                            <w:pPr>
                              <w:pStyle w:val="Caption"/>
                              <w:jc w:val="center"/>
                              <w:rPr>
                                <w:i w:val="0"/>
                                <w:iCs w:val="0"/>
                                <w:color w:val="auto"/>
                                <w:sz w:val="20"/>
                                <w:szCs w:val="20"/>
                              </w:rPr>
                            </w:pPr>
                            <w:bookmarkStart w:id="6" w:name="_Ref168329290"/>
                            <w:r w:rsidRPr="00131F0C">
                              <w:rPr>
                                <w:i w:val="0"/>
                                <w:iCs w:val="0"/>
                                <w:color w:val="auto"/>
                                <w:sz w:val="20"/>
                                <w:szCs w:val="20"/>
                              </w:rPr>
                              <w:t>Fig</w:t>
                            </w:r>
                            <w:r>
                              <w:rPr>
                                <w:i w:val="0"/>
                                <w:iCs w:val="0"/>
                                <w:color w:val="auto"/>
                                <w:sz w:val="20"/>
                                <w:szCs w:val="20"/>
                              </w:rPr>
                              <w:t>.</w:t>
                            </w:r>
                            <w:r w:rsidRPr="00131F0C">
                              <w:rPr>
                                <w:i w:val="0"/>
                                <w:iCs w:val="0"/>
                                <w:color w:val="auto"/>
                                <w:sz w:val="20"/>
                                <w:szCs w:val="20"/>
                              </w:rPr>
                              <w:t xml:space="preserve"> </w:t>
                            </w:r>
                            <w:r w:rsidRPr="00131F0C">
                              <w:rPr>
                                <w:i w:val="0"/>
                                <w:iCs w:val="0"/>
                                <w:color w:val="auto"/>
                                <w:sz w:val="20"/>
                                <w:szCs w:val="20"/>
                              </w:rPr>
                              <w:fldChar w:fldCharType="begin"/>
                            </w:r>
                            <w:r w:rsidRPr="00131F0C">
                              <w:rPr>
                                <w:i w:val="0"/>
                                <w:iCs w:val="0"/>
                                <w:color w:val="auto"/>
                                <w:sz w:val="20"/>
                                <w:szCs w:val="20"/>
                              </w:rPr>
                              <w:instrText xml:space="preserve"> SEQ Figure \* ARABIC </w:instrText>
                            </w:r>
                            <w:r w:rsidRPr="00131F0C">
                              <w:rPr>
                                <w:i w:val="0"/>
                                <w:iCs w:val="0"/>
                                <w:color w:val="auto"/>
                                <w:sz w:val="20"/>
                                <w:szCs w:val="20"/>
                              </w:rPr>
                              <w:fldChar w:fldCharType="separate"/>
                            </w:r>
                            <w:r>
                              <w:rPr>
                                <w:i w:val="0"/>
                                <w:iCs w:val="0"/>
                                <w:noProof/>
                                <w:color w:val="auto"/>
                                <w:sz w:val="20"/>
                                <w:szCs w:val="20"/>
                              </w:rPr>
                              <w:t>2</w:t>
                            </w:r>
                            <w:r w:rsidRPr="00131F0C">
                              <w:rPr>
                                <w:i w:val="0"/>
                                <w:iCs w:val="0"/>
                                <w:color w:val="auto"/>
                                <w:sz w:val="20"/>
                                <w:szCs w:val="20"/>
                              </w:rPr>
                              <w:fldChar w:fldCharType="end"/>
                            </w:r>
                            <w:bookmarkEnd w:id="6"/>
                            <w:r>
                              <w:rPr>
                                <w:i w:val="0"/>
                                <w:iCs w:val="0"/>
                                <w:color w:val="auto"/>
                                <w:sz w:val="20"/>
                                <w:szCs w:val="20"/>
                              </w:rPr>
                              <w:t>: Order of recorded data based on the order of activities being performed.</w:t>
                            </w:r>
                            <w:r w:rsidR="001F5C7B">
                              <w:rPr>
                                <w:i w:val="0"/>
                                <w:iCs w:val="0"/>
                                <w:color w:val="auto"/>
                                <w:sz w:val="20"/>
                                <w:szCs w:val="20"/>
                              </w:rPr>
                              <w:t xml:space="preserve"> See Table II for descriptions of each activ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200415CA" id="Text Box 1" o:spid="_x0000_s1032" type="#_x0000_t202" style="width:335.5pt;height:3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" stroked="f">
                <v:textbox inset="0,0,0,0">
                  <w:txbxContent>
                    <w:p w14:paraId="6BD8D2EE" w14:textId="7AE27EC3" w:rsidR="00A40675" w:rsidRPr="00131F0C" w:rsidRDefault="00A40675" w:rsidP="00A40675">
                      <w:pPr>
                        <w:pStyle w:val="Caption"/>
                        <w:jc w:val="center"/>
                        <w:rPr>
                          <w:i w:val="0"/>
                          <w:iCs w:val="0"/>
                          <w:color w:val="auto"/>
                          <w:sz w:val="20"/>
                          <w:szCs w:val="20"/>
                        </w:rPr>
                      </w:pPr>
                      <w:bookmarkStart w:id="7" w:name="_Ref168329290"/>
                      <w:r w:rsidRPr="00131F0C">
                        <w:rPr>
                          <w:i w:val="0"/>
                          <w:iCs w:val="0"/>
                          <w:color w:val="auto"/>
                          <w:sz w:val="20"/>
                          <w:szCs w:val="20"/>
                        </w:rPr>
                        <w:t>Fig</w:t>
                      </w:r>
                      <w:r>
                        <w:rPr>
                          <w:i w:val="0"/>
                          <w:iCs w:val="0"/>
                          <w:color w:val="auto"/>
                          <w:sz w:val="20"/>
                          <w:szCs w:val="20"/>
                        </w:rPr>
                        <w:t>.</w:t>
                      </w:r>
                      <w:r w:rsidRPr="00131F0C">
                        <w:rPr>
                          <w:i w:val="0"/>
                          <w:iCs w:val="0"/>
                          <w:color w:val="auto"/>
                          <w:sz w:val="20"/>
                          <w:szCs w:val="20"/>
                        </w:rPr>
                        <w:t xml:space="preserve"> </w:t>
                      </w:r>
                      <w:r w:rsidRPr="00131F0C">
                        <w:rPr>
                          <w:i w:val="0"/>
                          <w:iCs w:val="0"/>
                          <w:color w:val="auto"/>
                          <w:sz w:val="20"/>
                          <w:szCs w:val="20"/>
                        </w:rPr>
                        <w:fldChar w:fldCharType="begin"/>
                      </w:r>
                      <w:r w:rsidRPr="00131F0C">
                        <w:rPr>
                          <w:i w:val="0"/>
                          <w:iCs w:val="0"/>
                          <w:color w:val="auto"/>
                          <w:sz w:val="20"/>
                          <w:szCs w:val="20"/>
                        </w:rPr>
                        <w:instrText xml:space="preserve"> SEQ Figure \* ARABIC </w:instrText>
                      </w:r>
                      <w:r w:rsidRPr="00131F0C">
                        <w:rPr>
                          <w:i w:val="0"/>
                          <w:iCs w:val="0"/>
                          <w:color w:val="auto"/>
                          <w:sz w:val="20"/>
                          <w:szCs w:val="20"/>
                        </w:rPr>
                        <w:fldChar w:fldCharType="separate"/>
                      </w:r>
                      <w:r>
                        <w:rPr>
                          <w:i w:val="0"/>
                          <w:iCs w:val="0"/>
                          <w:noProof/>
                          <w:color w:val="auto"/>
                          <w:sz w:val="20"/>
                          <w:szCs w:val="20"/>
                        </w:rPr>
                        <w:t>2</w:t>
                      </w:r>
                      <w:r w:rsidRPr="00131F0C">
                        <w:rPr>
                          <w:i w:val="0"/>
                          <w:iCs w:val="0"/>
                          <w:color w:val="auto"/>
                          <w:sz w:val="20"/>
                          <w:szCs w:val="20"/>
                        </w:rPr>
                        <w:fldChar w:fldCharType="end"/>
                      </w:r>
                      <w:bookmarkEnd w:id="7"/>
                      <w:r>
                        <w:rPr>
                          <w:i w:val="0"/>
                          <w:iCs w:val="0"/>
                          <w:color w:val="auto"/>
                          <w:sz w:val="20"/>
                          <w:szCs w:val="20"/>
                        </w:rPr>
                        <w:t>: Order of recorded data based on the order of activities being performed.</w:t>
                      </w:r>
                      <w:r w:rsidR="001F5C7B">
                        <w:rPr>
                          <w:i w:val="0"/>
                          <w:iCs w:val="0"/>
                          <w:color w:val="auto"/>
                          <w:sz w:val="20"/>
                          <w:szCs w:val="20"/>
                        </w:rPr>
                        <w:t xml:space="preserve"> See Table II for descriptions of each activity.</w:t>
                      </w:r>
                    </w:p>
                  </w:txbxContent>
                </v:textbox>
                <w10:anchorlock/>
              </v:shape>
            </w:pict>
          </mc:Fallback>
        </mc:AlternateContent>
      </w:r>
    </w:p>
    <w:p w14:paraId="3F34CDBB" w14:textId="60B7DB6E" w:rsidR="00E24D09" w:rsidRDefault="00F401F2" w:rsidP="00F401F2">
      <w:pPr>
        <w:spacing w:before="240"/>
      </w:pPr>
      <w:r w:rsidRPr="00F401F2">
        <w:t>Of the 30 participants</w:t>
      </w:r>
      <w:r w:rsidR="001F5C7B">
        <w:t>,</w:t>
      </w:r>
      <w:r w:rsidRPr="00F401F2">
        <w:t xml:space="preserve"> one dataset did not cover the entire set of activities as listed above and was not included in th</w:t>
      </w:r>
      <w:r w:rsidR="00CA102F">
        <w:t>is dataset</w:t>
      </w:r>
      <w:r w:rsidR="0034511C">
        <w:t xml:space="preserve"> as it is not possible to integrate it due to missing data fields</w:t>
      </w:r>
      <w:r w:rsidRPr="00F401F2">
        <w:t xml:space="preserve">.  A total of 145 </w:t>
      </w:r>
      <w:r w:rsidR="0022505A">
        <w:t xml:space="preserve">segments </w:t>
      </w:r>
      <w:r w:rsidRPr="00F401F2">
        <w:t xml:space="preserve">(5 activities * 29 participants) </w:t>
      </w:r>
      <w:r w:rsidR="0022505A">
        <w:t>of paired</w:t>
      </w:r>
      <w:r w:rsidR="00BA4EA5">
        <w:t xml:space="preserve"> </w:t>
      </w:r>
      <w:r w:rsidR="0034511C">
        <w:t>ECG_REF</w:t>
      </w:r>
      <w:r w:rsidR="00BA4EA5">
        <w:t xml:space="preserve"> and </w:t>
      </w:r>
      <w:proofErr w:type="spellStart"/>
      <w:r w:rsidR="0034511C">
        <w:t>ECG_Wrist</w:t>
      </w:r>
      <w:proofErr w:type="spellEnd"/>
      <w:r w:rsidRPr="00F401F2">
        <w:t xml:space="preserve"> signals were collected as the activities were being performed</w:t>
      </w:r>
      <w:r w:rsidR="6FFF609B">
        <w:t xml:space="preserve"> for approximately 60 s each</w:t>
      </w:r>
      <w:r>
        <w:t>.</w:t>
      </w:r>
      <w:r w:rsidRPr="00F401F2">
        <w:t xml:space="preserve"> </w:t>
      </w:r>
    </w:p>
    <w:p w14:paraId="3A01C950" w14:textId="3F341306" w:rsidR="007567B0" w:rsidRPr="00740072" w:rsidRDefault="007567B0" w:rsidP="00DC341A">
      <w:pPr>
        <w:pStyle w:val="Heading1"/>
      </w:pPr>
      <w:r>
        <w:t xml:space="preserve">Data </w:t>
      </w:r>
      <w:r w:rsidR="00A34D9A">
        <w:t>p</w:t>
      </w:r>
      <w:r>
        <w:t>rocessing</w:t>
      </w:r>
      <w:r w:rsidR="00A34D9A">
        <w:t xml:space="preserve"> notes</w:t>
      </w:r>
      <w:r w:rsidR="00223E02">
        <w:t>:</w:t>
      </w:r>
    </w:p>
    <w:p w14:paraId="0AD20825" w14:textId="4CE59440" w:rsidR="00515087" w:rsidRPr="00E34ED5" w:rsidRDefault="68943A69" w:rsidP="00F401F2">
      <w:pPr>
        <w:spacing w:before="240"/>
      </w:pPr>
      <w:r>
        <w:t xml:space="preserve">The shortest and the longest ECG segment recordings in the dataset are 56 s and 173 s long, respectively. </w:t>
      </w:r>
      <w:r w:rsidR="00D840C0">
        <w:t>The</w:t>
      </w:r>
      <w:r w:rsidR="0092334A">
        <w:t xml:space="preserve"> </w:t>
      </w:r>
      <w:r w:rsidR="000D0155">
        <w:t>recorded</w:t>
      </w:r>
      <w:r w:rsidR="0092334A">
        <w:t xml:space="preserve"> data</w:t>
      </w:r>
      <w:r w:rsidR="00D734A8">
        <w:t xml:space="preserve"> </w:t>
      </w:r>
      <w:r w:rsidR="002C7EA8">
        <w:t>for</w:t>
      </w:r>
      <w:r w:rsidR="00D734A8">
        <w:t xml:space="preserve"> the entirety of each </w:t>
      </w:r>
      <w:r w:rsidR="686778F7">
        <w:t>activity</w:t>
      </w:r>
      <w:r w:rsidR="00D734A8">
        <w:t xml:space="preserve"> </w:t>
      </w:r>
      <w:r w:rsidR="00253FA6">
        <w:t>is included in the data set</w:t>
      </w:r>
      <w:r w:rsidR="00386AEF">
        <w:t xml:space="preserve">. </w:t>
      </w:r>
      <w:r w:rsidR="00550E09">
        <w:t xml:space="preserve">As a result, </w:t>
      </w:r>
      <w:r w:rsidR="00F10349">
        <w:t xml:space="preserve">varying lengths of </w:t>
      </w:r>
      <w:r w:rsidR="004F7A2F">
        <w:t>data can be seen in the dataset for each pair of</w:t>
      </w:r>
      <w:r w:rsidR="00550E09">
        <w:t xml:space="preserve"> </w:t>
      </w:r>
      <w:r w:rsidR="00F10349">
        <w:t>ECGs</w:t>
      </w:r>
      <w:r w:rsidR="004F7A2F">
        <w:t xml:space="preserve"> (ECG</w:t>
      </w:r>
      <w:r w:rsidR="00684099">
        <w:t xml:space="preserve">_REF and </w:t>
      </w:r>
      <w:proofErr w:type="spellStart"/>
      <w:r w:rsidR="00684099">
        <w:t>ECG_Wrist</w:t>
      </w:r>
      <w:proofErr w:type="spellEnd"/>
      <w:r w:rsidR="00684099">
        <w:t xml:space="preserve"> pairs). </w:t>
      </w:r>
      <w:r w:rsidR="008D0B26">
        <w:t xml:space="preserve">Each segment </w:t>
      </w:r>
      <w:r w:rsidR="00770DAD">
        <w:t xml:space="preserve">was restricted </w:t>
      </w:r>
      <w:r w:rsidR="00E443EB">
        <w:t xml:space="preserve">to 60 s </w:t>
      </w:r>
      <w:r w:rsidR="00467533">
        <w:t xml:space="preserve">in our </w:t>
      </w:r>
      <w:r w:rsidR="008D0B26">
        <w:t>published analysis</w:t>
      </w:r>
      <w:r w:rsidR="00467533">
        <w:t xml:space="preserve"> </w:t>
      </w:r>
      <w:r w:rsidR="00EA3AF5">
        <w:fldChar w:fldCharType="begin"/>
      </w:r>
      <w:r w:rsidR="00C95589">
        <w:instrText xml:space="preserve"> ADDIN EN.CITE &lt;EndNote&gt;&lt;Cite&gt;&lt;Author&gt;Suliman&lt;/Author&gt;&lt;Year&gt;2024&lt;/Year&gt;&lt;RecNum&gt;100&lt;/RecNum&gt;&lt;DisplayText&gt;[3]&lt;/DisplayText&gt;&lt;record&gt;&lt;rec-number&gt;100&lt;/rec-number&gt;&lt;foreign-keys&gt;&lt;key app="EN" db-id="f2svz55plz2xs2etarpva05uw0e202szrw0p" timestamp="1712845075"&gt;100&lt;/key&gt;&lt;/foreign-keys&gt;&lt;ref-type name="Journal Article"&gt;17&lt;/ref-type&gt;&lt;contributors&gt;&lt;authors&gt;&lt;author&gt;A. Suliman&lt;/author&gt;&lt;author&gt;M. Farahmand&lt;/author&gt;&lt;author&gt;L. Galeotti&lt;/author&gt;&lt;author&gt;C. G. Scully&lt;/author&gt;&lt;/authors&gt;&lt;/contributors&gt;&lt;titles&gt;&lt;title&gt;Clinical Evaluation of the ECG Noise Extraction Tool as a Component of ECG Analysis Algorithms Evaluation&lt;/title&gt;&lt;secondary-title&gt;IEEE Transactions on Biomedical Engineering&lt;/secondary-title&gt;&lt;/titles&gt;&lt;periodical&gt;&lt;full-title&gt;IEEE Transactions on Biomedical Engineering&lt;/full-title&gt;&lt;/periodical&gt;&lt;pages&gt;1-10&lt;/pages&gt;&lt;dates&gt;&lt;year&gt;2024&lt;/year&gt;&lt;/dates&gt;&lt;isbn&gt;1558-2531&lt;/isbn&gt;&lt;urls&gt;&lt;/urls&gt;&lt;electronic-resource-num&gt;10.1109/TBME.2024.3386493&lt;/electronic-resource-num&gt;&lt;/record&gt;&lt;/Cite&gt;&lt;/EndNote&gt;</w:instrText>
      </w:r>
      <w:r w:rsidR="00EA3AF5">
        <w:fldChar w:fldCharType="separate"/>
      </w:r>
      <w:r w:rsidR="00C95589">
        <w:rPr>
          <w:noProof/>
        </w:rPr>
        <w:t>[3]</w:t>
      </w:r>
      <w:r w:rsidR="00EA3AF5">
        <w:fldChar w:fldCharType="end"/>
      </w:r>
      <w:r w:rsidR="00467533">
        <w:t>, however.</w:t>
      </w:r>
      <w:r w:rsidR="009E47F8">
        <w:t xml:space="preserve"> </w:t>
      </w:r>
      <w:r w:rsidR="00635EE1">
        <w:t>In some instances</w:t>
      </w:r>
      <w:r w:rsidR="00204DBE">
        <w:t xml:space="preserve">, both </w:t>
      </w:r>
      <w:r w:rsidR="00204DBE">
        <w:lastRenderedPageBreak/>
        <w:t>d</w:t>
      </w:r>
      <w:r w:rsidR="00E24D09">
        <w:t>uring activit</w:t>
      </w:r>
      <w:r w:rsidR="0065425E">
        <w:t>y</w:t>
      </w:r>
      <w:r w:rsidR="00204DBE">
        <w:t xml:space="preserve"> and no motion periods</w:t>
      </w:r>
      <w:r w:rsidR="00E24D09">
        <w:t xml:space="preserve">, significant noise and motion artifacts are observed in ECG_REF. </w:t>
      </w:r>
      <w:r w:rsidR="00874A3E">
        <w:t>The</w:t>
      </w:r>
      <w:r w:rsidR="00FD3667">
        <w:t>se unexpected</w:t>
      </w:r>
      <w:r w:rsidR="00874A3E">
        <w:t xml:space="preserve"> </w:t>
      </w:r>
      <w:r w:rsidR="00A33084">
        <w:t xml:space="preserve">noise </w:t>
      </w:r>
      <w:r w:rsidR="00EE2B83">
        <w:t xml:space="preserve">and </w:t>
      </w:r>
      <w:r w:rsidR="00874A3E">
        <w:t>motion artifacts</w:t>
      </w:r>
      <w:r w:rsidR="00D245C9">
        <w:t xml:space="preserve"> in ECG_REF</w:t>
      </w:r>
      <w:r w:rsidR="00874A3E">
        <w:t xml:space="preserve"> are </w:t>
      </w:r>
      <w:r w:rsidR="00D4238B">
        <w:t>beyond the typical range of the ECG_REF signals as observed during the controlled motion activities and no motion instances</w:t>
      </w:r>
      <w:r w:rsidR="001E6E66">
        <w:t xml:space="preserve">. </w:t>
      </w:r>
      <w:r w:rsidR="00773953">
        <w:t>Rather, t</w:t>
      </w:r>
      <w:r w:rsidR="00874A3E">
        <w:t xml:space="preserve">hese artifacts </w:t>
      </w:r>
      <w:r w:rsidR="00773953">
        <w:t xml:space="preserve">are </w:t>
      </w:r>
      <w:r w:rsidR="00874A3E">
        <w:t xml:space="preserve">mainly due to random movements of the participants </w:t>
      </w:r>
      <w:r w:rsidR="006E6F1E">
        <w:t>for</w:t>
      </w:r>
      <w:r w:rsidR="00874A3E">
        <w:t xml:space="preserve"> reasons such as refreshing their position</w:t>
      </w:r>
      <w:r w:rsidR="00E542B6">
        <w:t>,</w:t>
      </w:r>
      <w:r w:rsidR="00874A3E">
        <w:t xml:space="preserve"> experiencing a cough during the recording</w:t>
      </w:r>
      <w:r w:rsidR="00131815">
        <w:t xml:space="preserve">, </w:t>
      </w:r>
      <w:r w:rsidR="00E542B6">
        <w:t xml:space="preserve">or </w:t>
      </w:r>
      <w:r w:rsidR="009E0814">
        <w:t>poor quality of sensors</w:t>
      </w:r>
      <w:r w:rsidR="00874A3E">
        <w:t xml:space="preserve">. </w:t>
      </w:r>
      <w:r w:rsidR="000D4CC9">
        <w:t>Due to the objective of our previous analys</w:t>
      </w:r>
      <w:r w:rsidR="00B504D7">
        <w:t>is</w:t>
      </w:r>
      <w:r w:rsidR="00286313">
        <w:t>,</w:t>
      </w:r>
      <w:r w:rsidR="0034511C">
        <w:t xml:space="preserve"> we </w:t>
      </w:r>
      <w:r w:rsidR="00E26FFA">
        <w:t xml:space="preserve">had </w:t>
      </w:r>
      <w:r w:rsidR="00B504D7">
        <w:t xml:space="preserve">identified </w:t>
      </w:r>
      <w:r w:rsidR="0034511C">
        <w:t xml:space="preserve">shorter </w:t>
      </w:r>
      <w:r w:rsidR="005B69DF">
        <w:t xml:space="preserve">lengths </w:t>
      </w:r>
      <w:r w:rsidR="0034511C">
        <w:t xml:space="preserve">(between 30 and 60 seconds) </w:t>
      </w:r>
      <w:r w:rsidR="00B504D7">
        <w:t xml:space="preserve">with clean ECG_REF </w:t>
      </w:r>
      <w:r w:rsidR="0034511C">
        <w:t xml:space="preserve">from </w:t>
      </w:r>
      <w:r w:rsidR="009D266C">
        <w:t>19</w:t>
      </w:r>
      <w:r w:rsidR="00B504D7">
        <w:t xml:space="preserve"> of these </w:t>
      </w:r>
      <w:r w:rsidR="00726569">
        <w:t>activity periods</w:t>
      </w:r>
      <w:r w:rsidR="00B504D7">
        <w:t xml:space="preserve"> as described in </w:t>
      </w:r>
      <w:r w:rsidR="00872548">
        <w:fldChar w:fldCharType="begin"/>
      </w:r>
      <w:r w:rsidR="00C95589">
        <w:instrText xml:space="preserve"> ADDIN EN.CITE &lt;EndNote&gt;&lt;Cite&gt;&lt;Author&gt;Suliman&lt;/Author&gt;&lt;Year&gt;2024&lt;/Year&gt;&lt;RecNum&gt;100&lt;/RecNum&gt;&lt;DisplayText&gt;[3]&lt;/DisplayText&gt;&lt;record&gt;&lt;rec-number&gt;100&lt;/rec-number&gt;&lt;foreign-keys&gt;&lt;key app="EN" db-id="f2svz55plz2xs2etarpva05uw0e202szrw0p" timestamp="1712845075"&gt;100&lt;/key&gt;&lt;/foreign-keys&gt;&lt;ref-type name="Journal Article"&gt;17&lt;/ref-type&gt;&lt;contributors&gt;&lt;authors&gt;&lt;author&gt;A. Suliman&lt;/author&gt;&lt;author&gt;M. Farahmand&lt;/author&gt;&lt;author&gt;L. Galeotti&lt;/author&gt;&lt;author&gt;C. G. Scully&lt;/author&gt;&lt;/authors&gt;&lt;/contributors&gt;&lt;titles&gt;&lt;title&gt;Clinical Evaluation of the ECG Noise Extraction Tool as a Component of ECG Analysis Algorithms Evaluation&lt;/title&gt;&lt;secondary-title&gt;IEEE Transactions on Biomedical Engineering&lt;/secondary-title&gt;&lt;/titles&gt;&lt;periodical&gt;&lt;full-title&gt;IEEE Transactions on Biomedical Engineering&lt;/full-title&gt;&lt;/periodical&gt;&lt;pages&gt;1-10&lt;/pages&gt;&lt;dates&gt;&lt;year&gt;2024&lt;/year&gt;&lt;/dates&gt;&lt;isbn&gt;1558-2531&lt;/isbn&gt;&lt;urls&gt;&lt;/urls&gt;&lt;electronic-resource-num&gt;10.1109/TBME.2024.3386493&lt;/electronic-resource-num&gt;&lt;/record&gt;&lt;/Cite&gt;&lt;/EndNote&gt;</w:instrText>
      </w:r>
      <w:r w:rsidR="00872548">
        <w:fldChar w:fldCharType="separate"/>
      </w:r>
      <w:r w:rsidR="00C95589">
        <w:rPr>
          <w:noProof/>
        </w:rPr>
        <w:t>[3]</w:t>
      </w:r>
      <w:r w:rsidR="00872548">
        <w:fldChar w:fldCharType="end"/>
      </w:r>
      <w:r w:rsidR="009846F5">
        <w:t xml:space="preserve"> that were used for the analysis in that study</w:t>
      </w:r>
      <w:r w:rsidR="00F401F2" w:rsidRPr="00E34ED5">
        <w:t>.</w:t>
      </w:r>
      <w:r w:rsidR="0034511C">
        <w:t xml:space="preserve"> </w:t>
      </w:r>
      <w:r w:rsidR="009D266C">
        <w:t>In addition</w:t>
      </w:r>
      <w:r w:rsidR="00C2483C">
        <w:t xml:space="preserve">, 5 datasets were specifically identified as corrupt due to </w:t>
      </w:r>
      <w:r w:rsidR="004C3C7E">
        <w:t xml:space="preserve">poor </w:t>
      </w:r>
      <w:r w:rsidR="00C2483C">
        <w:t>sensor quality</w:t>
      </w:r>
      <w:r w:rsidR="004C3C7E">
        <w:t xml:space="preserve"> and were entirely excluded </w:t>
      </w:r>
      <w:r w:rsidR="009257DC">
        <w:t>from the study in</w:t>
      </w:r>
      <w:r w:rsidR="00496E84">
        <w:t xml:space="preserve"> </w:t>
      </w:r>
      <w:r w:rsidR="00496E84">
        <w:fldChar w:fldCharType="begin"/>
      </w:r>
      <w:r w:rsidR="00C95589">
        <w:instrText xml:space="preserve"> ADDIN EN.CITE &lt;EndNote&gt;&lt;Cite&gt;&lt;Author&gt;Suliman&lt;/Author&gt;&lt;Year&gt;2024&lt;/Year&gt;&lt;RecNum&gt;100&lt;/RecNum&gt;&lt;DisplayText&gt;[3]&lt;/DisplayText&gt;&lt;record&gt;&lt;rec-number&gt;100&lt;/rec-number&gt;&lt;foreign-keys&gt;&lt;key app="EN" db-id="f2svz55plz2xs2etarpva05uw0e202szrw0p" timestamp="1712845075"&gt;100&lt;/key&gt;&lt;/foreign-keys&gt;&lt;ref-type name="Journal Article"&gt;17&lt;/ref-type&gt;&lt;contributors&gt;&lt;authors&gt;&lt;author&gt;A. Suliman&lt;/author&gt;&lt;author&gt;M. Farahmand&lt;/author&gt;&lt;author&gt;L. Galeotti&lt;/author&gt;&lt;author&gt;C. G. Scully&lt;/author&gt;&lt;/authors&gt;&lt;/contributors&gt;&lt;titles&gt;&lt;title&gt;Clinical Evaluation of the ECG Noise Extraction Tool as a Component of ECG Analysis Algorithms Evaluation&lt;/title&gt;&lt;secondary-title&gt;IEEE Transactions on Biomedical Engineering&lt;/secondary-title&gt;&lt;/titles&gt;&lt;periodical&gt;&lt;full-title&gt;IEEE Transactions on Biomedical Engineering&lt;/full-title&gt;&lt;/periodical&gt;&lt;pages&gt;1-10&lt;/pages&gt;&lt;dates&gt;&lt;year&gt;2024&lt;/year&gt;&lt;/dates&gt;&lt;isbn&gt;1558-2531&lt;/isbn&gt;&lt;urls&gt;&lt;/urls&gt;&lt;electronic-resource-num&gt;10.1109/TBME.2024.3386493&lt;/electronic-resource-num&gt;&lt;/record&gt;&lt;/Cite&gt;&lt;/EndNote&gt;</w:instrText>
      </w:r>
      <w:r w:rsidR="00496E84">
        <w:fldChar w:fldCharType="separate"/>
      </w:r>
      <w:r w:rsidR="00C95589">
        <w:rPr>
          <w:noProof/>
        </w:rPr>
        <w:t>[3]</w:t>
      </w:r>
      <w:r w:rsidR="00496E84">
        <w:fldChar w:fldCharType="end"/>
      </w:r>
      <w:r w:rsidR="009257DC">
        <w:t xml:space="preserve">. </w:t>
      </w:r>
      <w:r w:rsidR="00726569">
        <w:t>However, t</w:t>
      </w:r>
      <w:r w:rsidR="0034511C">
        <w:t xml:space="preserve">he data that is being shared here has not gone through </w:t>
      </w:r>
      <w:r w:rsidR="004A3019">
        <w:t xml:space="preserve">that </w:t>
      </w:r>
      <w:r w:rsidR="0034511C">
        <w:t xml:space="preserve">removal process and the entirety of the collected data </w:t>
      </w:r>
      <w:r w:rsidR="00186172">
        <w:t xml:space="preserve">with their full lengths of more than 60 s </w:t>
      </w:r>
      <w:r w:rsidR="000F31E9">
        <w:t xml:space="preserve">(min: 56 s and max: 173 s) </w:t>
      </w:r>
      <w:r w:rsidR="0034511C">
        <w:t xml:space="preserve">is </w:t>
      </w:r>
      <w:r w:rsidR="004A3019">
        <w:t>available</w:t>
      </w:r>
      <w:r w:rsidR="005B69DF">
        <w:t xml:space="preserve"> for every segment</w:t>
      </w:r>
      <w:r w:rsidR="0034511C">
        <w:t xml:space="preserve">. </w:t>
      </w:r>
      <w:r w:rsidR="003A55BD">
        <w:t>S</w:t>
      </w:r>
      <w:r w:rsidR="0034511C">
        <w:t xml:space="preserve">tart and end </w:t>
      </w:r>
      <w:r w:rsidR="003A55BD">
        <w:t>indices of the clean</w:t>
      </w:r>
      <w:r w:rsidR="0034511C">
        <w:t xml:space="preserve"> ECG</w:t>
      </w:r>
      <w:r w:rsidR="003A55BD">
        <w:t>_REF</w:t>
      </w:r>
      <w:r w:rsidR="0034511C">
        <w:t xml:space="preserve"> segments </w:t>
      </w:r>
      <w:r w:rsidR="003A55BD">
        <w:t xml:space="preserve">used for the analysis in </w:t>
      </w:r>
      <w:r w:rsidR="00E957B3">
        <w:fldChar w:fldCharType="begin"/>
      </w:r>
      <w:r w:rsidR="00C95589">
        <w:instrText xml:space="preserve"> ADDIN EN.CITE &lt;EndNote&gt;&lt;Cite&gt;&lt;Author&gt;Suliman&lt;/Author&gt;&lt;Year&gt;2024&lt;/Year&gt;&lt;RecNum&gt;100&lt;/RecNum&gt;&lt;DisplayText&gt;[3]&lt;/DisplayText&gt;&lt;record&gt;&lt;rec-number&gt;100&lt;/rec-number&gt;&lt;foreign-keys&gt;&lt;key app="EN" db-id="f2svz55plz2xs2etarpva05uw0e202szrw0p" timestamp="1712845075"&gt;100&lt;/key&gt;&lt;/foreign-keys&gt;&lt;ref-type name="Journal Article"&gt;17&lt;/ref-type&gt;&lt;contributors&gt;&lt;authors&gt;&lt;author&gt;A. Suliman&lt;/author&gt;&lt;author&gt;M. Farahmand&lt;/author&gt;&lt;author&gt;L. Galeotti&lt;/author&gt;&lt;author&gt;C. G. Scully&lt;/author&gt;&lt;/authors&gt;&lt;/contributors&gt;&lt;titles&gt;&lt;title&gt;Clinical Evaluation of the ECG Noise Extraction Tool as a Component of ECG Analysis Algorithms Evaluation&lt;/title&gt;&lt;secondary-title&gt;IEEE Transactions on Biomedical Engineering&lt;/secondary-title&gt;&lt;/titles&gt;&lt;periodical&gt;&lt;full-title&gt;IEEE Transactions on Biomedical Engineering&lt;/full-title&gt;&lt;/periodical&gt;&lt;pages&gt;1-10&lt;/pages&gt;&lt;dates&gt;&lt;year&gt;2024&lt;/year&gt;&lt;/dates&gt;&lt;isbn&gt;1558-2531&lt;/isbn&gt;&lt;urls&gt;&lt;/urls&gt;&lt;electronic-resource-num&gt;10.1109/TBME.2024.3386493&lt;/electronic-resource-num&gt;&lt;/record&gt;&lt;/Cite&gt;&lt;/EndNote&gt;</w:instrText>
      </w:r>
      <w:r w:rsidR="00E957B3">
        <w:fldChar w:fldCharType="separate"/>
      </w:r>
      <w:r w:rsidR="00C95589">
        <w:rPr>
          <w:noProof/>
        </w:rPr>
        <w:t>[3]</w:t>
      </w:r>
      <w:r w:rsidR="00E957B3">
        <w:fldChar w:fldCharType="end"/>
      </w:r>
      <w:r w:rsidR="003A55BD">
        <w:t xml:space="preserve"> are</w:t>
      </w:r>
      <w:r w:rsidR="0034511C">
        <w:t xml:space="preserve"> included in the data file in case users are interested to access only those portions of the data (see description of the “</w:t>
      </w:r>
      <w:proofErr w:type="spellStart"/>
      <w:r w:rsidR="0034511C">
        <w:t>segIndRef</w:t>
      </w:r>
      <w:proofErr w:type="spellEnd"/>
      <w:r w:rsidR="0034511C">
        <w:t xml:space="preserve">” variable below). </w:t>
      </w:r>
      <w:r w:rsidR="00A443C7">
        <w:t>Lastly</w:t>
      </w:r>
      <w:r w:rsidR="0034511C">
        <w:t>, the shaded segment in the diagram (Seg6</w:t>
      </w:r>
      <w:r w:rsidR="004176E9">
        <w:t>-</w:t>
      </w:r>
      <w:r w:rsidR="0034511C">
        <w:t>NoMot) was not included in our</w:t>
      </w:r>
      <w:r w:rsidR="005C4C95">
        <w:t xml:space="preserve"> previous analysis</w:t>
      </w:r>
      <w:r w:rsidR="0034511C">
        <w:t xml:space="preserve"> </w:t>
      </w:r>
      <w:r w:rsidR="00CF4EEB">
        <w:fldChar w:fldCharType="begin"/>
      </w:r>
      <w:r w:rsidR="00C95589">
        <w:instrText xml:space="preserve"> ADDIN EN.CITE &lt;EndNote&gt;&lt;Cite&gt;&lt;Author&gt;Suliman&lt;/Author&gt;&lt;Year&gt;2024&lt;/Year&gt;&lt;RecNum&gt;100&lt;/RecNum&gt;&lt;DisplayText&gt;[3]&lt;/DisplayText&gt;&lt;record&gt;&lt;rec-number&gt;100&lt;/rec-number&gt;&lt;foreign-keys&gt;&lt;key app="EN" db-id="f2svz55plz2xs2etarpva05uw0e202szrw0p" timestamp="1712845075"&gt;100&lt;/key&gt;&lt;/foreign-keys&gt;&lt;ref-type name="Journal Article"&gt;17&lt;/ref-type&gt;&lt;contributors&gt;&lt;authors&gt;&lt;author&gt;A. Suliman&lt;/author&gt;&lt;author&gt;M. Farahmand&lt;/author&gt;&lt;author&gt;L. Galeotti&lt;/author&gt;&lt;author&gt;C. G. Scully&lt;/author&gt;&lt;/authors&gt;&lt;/contributors&gt;&lt;titles&gt;&lt;title&gt;Clinical Evaluation of the ECG Noise Extraction Tool as a Component of ECG Analysis Algorithms Evaluation&lt;/title&gt;&lt;secondary-title&gt;IEEE Transactions on Biomedical Engineering&lt;/secondary-title&gt;&lt;/titles&gt;&lt;periodical&gt;&lt;full-title&gt;IEEE Transactions on Biomedical Engineering&lt;/full-title&gt;&lt;/periodical&gt;&lt;pages&gt;1-10&lt;/pages&gt;&lt;dates&gt;&lt;year&gt;2024&lt;/year&gt;&lt;/dates&gt;&lt;isbn&gt;1558-2531&lt;/isbn&gt;&lt;urls&gt;&lt;/urls&gt;&lt;electronic-resource-num&gt;10.1109/TBME.2024.3386493&lt;/electronic-resource-num&gt;&lt;/record&gt;&lt;/Cite&gt;&lt;/EndNote&gt;</w:instrText>
      </w:r>
      <w:r w:rsidR="00CF4EEB">
        <w:fldChar w:fldCharType="separate"/>
      </w:r>
      <w:r w:rsidR="00C95589">
        <w:rPr>
          <w:noProof/>
        </w:rPr>
        <w:t>[3]</w:t>
      </w:r>
      <w:r w:rsidR="00CF4EEB">
        <w:fldChar w:fldCharType="end"/>
      </w:r>
      <w:r w:rsidR="0034511C">
        <w:t xml:space="preserve"> to prevent imbalance between no-motion data and data collected during the activities</w:t>
      </w:r>
      <w:r w:rsidR="005C4C95">
        <w:t xml:space="preserve"> but is included in the</w:t>
      </w:r>
      <w:r w:rsidR="00C36B9F">
        <w:t xml:space="preserve"> current</w:t>
      </w:r>
      <w:r w:rsidR="005C4C95">
        <w:t xml:space="preserve"> dataset</w:t>
      </w:r>
      <w:r w:rsidR="0034511C">
        <w:t>.</w:t>
      </w:r>
    </w:p>
    <w:p w14:paraId="7A946C0F" w14:textId="77777777" w:rsidR="00F45A5C" w:rsidRPr="006B2589" w:rsidRDefault="00504D50" w:rsidP="00DC341A">
      <w:pPr>
        <w:pStyle w:val="Heading1"/>
      </w:pPr>
      <w:r w:rsidRPr="006B2589">
        <w:t>Description of data</w:t>
      </w:r>
      <w:r w:rsidR="00EA7B62" w:rsidRPr="006B2589">
        <w:t xml:space="preserve"> in each file:</w:t>
      </w:r>
      <w:r w:rsidR="00F45A5C" w:rsidRPr="006B2589">
        <w:t xml:space="preserve"> </w:t>
      </w:r>
    </w:p>
    <w:p w14:paraId="7BAC6216" w14:textId="0ACB07EF" w:rsidR="00532169" w:rsidRDefault="0090121F" w:rsidP="00D435FF">
      <w:pPr>
        <w:spacing w:before="240"/>
      </w:pPr>
      <w:r>
        <w:t xml:space="preserve">There is one .mat file </w:t>
      </w:r>
      <w:r w:rsidR="00C36B9F">
        <w:t xml:space="preserve">containing </w:t>
      </w:r>
      <w:r>
        <w:t xml:space="preserve">the ECG data of each participant. </w:t>
      </w:r>
      <w:r w:rsidR="00532169">
        <w:t xml:space="preserve">MATLAB variables </w:t>
      </w:r>
      <w:r w:rsidR="00266987">
        <w:t xml:space="preserve">included </w:t>
      </w:r>
      <w:r w:rsidR="00532169">
        <w:t>i</w:t>
      </w:r>
      <w:r>
        <w:t>n each .mat file</w:t>
      </w:r>
      <w:r w:rsidR="00532169">
        <w:t xml:space="preserve"> are described below:</w:t>
      </w:r>
    </w:p>
    <w:p w14:paraId="4B75B5C9" w14:textId="6DE1BDAC" w:rsidR="00E05544" w:rsidRDefault="00E05544" w:rsidP="00E05544">
      <w:pPr>
        <w:pStyle w:val="ListParagraph"/>
        <w:numPr>
          <w:ilvl w:val="0"/>
          <w:numId w:val="3"/>
        </w:numPr>
        <w:spacing w:before="240"/>
      </w:pPr>
      <w:r>
        <w:t>ECG</w:t>
      </w:r>
      <w:r w:rsidR="00A71B6D">
        <w:t>_REF</w:t>
      </w:r>
      <w:r>
        <w:t>:</w:t>
      </w:r>
      <w:r w:rsidR="00A1388D">
        <w:t xml:space="preserve"> </w:t>
      </w:r>
      <w:r w:rsidR="007819EF">
        <w:t xml:space="preserve">This is a </w:t>
      </w:r>
      <w:r w:rsidR="00E131EE">
        <w:t>structure variable</w:t>
      </w:r>
      <w:r w:rsidR="007819EF">
        <w:t xml:space="preserve"> with the </w:t>
      </w:r>
      <w:r w:rsidR="00681358">
        <w:t xml:space="preserve">fields containing the ECGs </w:t>
      </w:r>
      <w:r w:rsidR="009B7744">
        <w:t>fo</w:t>
      </w:r>
      <w:r w:rsidR="00792098">
        <w:t>r each</w:t>
      </w:r>
      <w:r w:rsidR="00F613DE">
        <w:t xml:space="preserve"> activity as listed in </w:t>
      </w:r>
      <w:r w:rsidR="0034511C" w:rsidRPr="0034511C">
        <w:fldChar w:fldCharType="begin"/>
      </w:r>
      <w:r w:rsidR="0034511C" w:rsidRPr="0034511C">
        <w:instrText xml:space="preserve"> REF _Ref167279516 \h  \* MERGEFORMAT </w:instrText>
      </w:r>
      <w:r w:rsidR="0034511C" w:rsidRPr="0034511C">
        <w:fldChar w:fldCharType="separate"/>
      </w:r>
      <w:r w:rsidR="0034511C" w:rsidRPr="0034511C">
        <w:t xml:space="preserve">Table </w:t>
      </w:r>
      <w:r w:rsidR="0034511C" w:rsidRPr="0034511C">
        <w:rPr>
          <w:noProof/>
        </w:rPr>
        <w:t>II</w:t>
      </w:r>
      <w:r w:rsidR="0034511C" w:rsidRPr="0034511C">
        <w:fldChar w:fldCharType="end"/>
      </w:r>
      <w:r w:rsidR="007C3035" w:rsidRPr="007C3035">
        <w:fldChar w:fldCharType="begin"/>
      </w:r>
      <w:r w:rsidR="007C3035" w:rsidRPr="007C3035">
        <w:instrText xml:space="preserve"> REF _Ref167196108 \h </w:instrText>
      </w:r>
      <w:r w:rsidR="007C3035">
        <w:instrText xml:space="preserve"> \* MERGEFORMAT </w:instrText>
      </w:r>
      <w:r w:rsidR="00000000">
        <w:fldChar w:fldCharType="separate"/>
      </w:r>
      <w:r w:rsidR="007C3035" w:rsidRPr="007C3035">
        <w:fldChar w:fldCharType="end"/>
      </w:r>
      <w:r w:rsidR="009B01BF">
        <w:t>,</w:t>
      </w:r>
      <w:r w:rsidR="003F0EDB">
        <w:t xml:space="preserve"> and</w:t>
      </w:r>
      <w:r w:rsidR="009B01BF">
        <w:t xml:space="preserve"> named directly after each activity</w:t>
      </w:r>
      <w:r w:rsidR="0034511C">
        <w:t xml:space="preserve">. For example, </w:t>
      </w:r>
      <w:r w:rsidR="00462250">
        <w:t>the</w:t>
      </w:r>
      <w:r w:rsidR="009E386B">
        <w:t xml:space="preserve"> field name </w:t>
      </w:r>
      <w:proofErr w:type="spellStart"/>
      <w:r w:rsidR="00462250">
        <w:t>FingTap</w:t>
      </w:r>
      <w:proofErr w:type="spellEnd"/>
      <w:r w:rsidR="00462250">
        <w:t xml:space="preserve"> </w:t>
      </w:r>
      <w:r w:rsidR="0034511C">
        <w:t xml:space="preserve">corresponds to </w:t>
      </w:r>
      <w:r w:rsidR="009E386B">
        <w:t xml:space="preserve">the Finger Tapping activity. </w:t>
      </w:r>
      <w:r w:rsidR="00E91B29" w:rsidRPr="00E91B29">
        <w:fldChar w:fldCharType="begin"/>
      </w:r>
      <w:r w:rsidR="00E91B29" w:rsidRPr="00E91B29">
        <w:instrText xml:space="preserve"> REF _Ref167279516 \h  \* MERGEFORMAT </w:instrText>
      </w:r>
      <w:r w:rsidR="00E91B29" w:rsidRPr="00E91B29">
        <w:fldChar w:fldCharType="separate"/>
      </w:r>
      <w:r w:rsidR="0034511C" w:rsidRPr="0034511C">
        <w:t xml:space="preserve">Table </w:t>
      </w:r>
      <w:r w:rsidR="0034511C" w:rsidRPr="0034511C">
        <w:rPr>
          <w:noProof/>
        </w:rPr>
        <w:t>II</w:t>
      </w:r>
      <w:r w:rsidR="00E91B29" w:rsidRPr="00E91B29">
        <w:fldChar w:fldCharType="end"/>
      </w:r>
      <w:r w:rsidR="009E386B">
        <w:t xml:space="preserve"> </w:t>
      </w:r>
      <w:r w:rsidR="008F6011">
        <w:t xml:space="preserve">links the field names of the </w:t>
      </w:r>
      <w:r w:rsidR="0034511C">
        <w:t>ECG</w:t>
      </w:r>
      <w:r w:rsidR="002E0074">
        <w:t xml:space="preserve"> </w:t>
      </w:r>
      <w:r w:rsidR="00D57A19">
        <w:t xml:space="preserve">data </w:t>
      </w:r>
      <w:r w:rsidR="002E0074">
        <w:t xml:space="preserve">structure to the </w:t>
      </w:r>
      <w:r w:rsidR="00D57A19">
        <w:t>activity codes</w:t>
      </w:r>
      <w:r w:rsidR="000100AB">
        <w:t xml:space="preserve">. The field names in the Table are ordered </w:t>
      </w:r>
      <w:r w:rsidR="001346FA">
        <w:t>as they appear in the structure</w:t>
      </w:r>
      <w:r w:rsidR="00D57A19">
        <w:t xml:space="preserve">. </w:t>
      </w:r>
      <w:r w:rsidR="00903A88">
        <w:t xml:space="preserve">ECGs in the </w:t>
      </w:r>
      <w:r w:rsidR="0034511C">
        <w:t>ECG_REF</w:t>
      </w:r>
      <w:r w:rsidR="00903A88">
        <w:t xml:space="preserve"> data structure </w:t>
      </w:r>
      <w:proofErr w:type="gramStart"/>
      <w:r w:rsidR="00903A88">
        <w:t>are</w:t>
      </w:r>
      <w:proofErr w:type="gramEnd"/>
      <w:r w:rsidR="00903A88">
        <w:t xml:space="preserve"> recorded from the collar bone area and are</w:t>
      </w:r>
      <w:r w:rsidR="00903A88" w:rsidRPr="00F401F2">
        <w:t xml:space="preserve"> expected to be free from artifacts induced by the </w:t>
      </w:r>
      <w:r w:rsidR="001348D8">
        <w:t xml:space="preserve">instructed </w:t>
      </w:r>
      <w:r w:rsidR="0034511C">
        <w:t>activitie</w:t>
      </w:r>
      <w:r w:rsidR="001348D8">
        <w:t>s</w:t>
      </w:r>
      <w:r w:rsidR="009B6AE0">
        <w:t>.</w:t>
      </w:r>
    </w:p>
    <w:p w14:paraId="5F27FA8E" w14:textId="2B342EDE" w:rsidR="00E05544" w:rsidRDefault="00E05544" w:rsidP="00E05544">
      <w:pPr>
        <w:pStyle w:val="ListParagraph"/>
        <w:numPr>
          <w:ilvl w:val="0"/>
          <w:numId w:val="3"/>
        </w:numPr>
        <w:spacing w:before="240"/>
      </w:pPr>
      <w:proofErr w:type="spellStart"/>
      <w:r>
        <w:t>ECG</w:t>
      </w:r>
      <w:r w:rsidR="00CB4BCC">
        <w:t>_Wrist</w:t>
      </w:r>
      <w:proofErr w:type="spellEnd"/>
      <w:r>
        <w:t>:</w:t>
      </w:r>
      <w:r w:rsidR="009B6AE0">
        <w:t xml:space="preserve"> This is also a structure variable same as </w:t>
      </w:r>
      <w:r w:rsidR="009C156C">
        <w:t xml:space="preserve">the </w:t>
      </w:r>
      <w:r w:rsidR="0034511C">
        <w:t>ECG_REF</w:t>
      </w:r>
      <w:r w:rsidR="009C156C">
        <w:t xml:space="preserve"> structure except </w:t>
      </w:r>
      <w:r w:rsidR="0034511C">
        <w:t xml:space="preserve">that </w:t>
      </w:r>
      <w:r w:rsidR="009C156C">
        <w:t>the ECGs in this structure are recorded from the wrist area</w:t>
      </w:r>
      <w:r w:rsidR="000F48A1" w:rsidRPr="000F48A1">
        <w:t xml:space="preserve"> </w:t>
      </w:r>
      <w:r w:rsidR="000F48A1">
        <w:t xml:space="preserve">and are </w:t>
      </w:r>
      <w:r w:rsidR="000F48A1" w:rsidRPr="00F401F2">
        <w:t>expected to contain</w:t>
      </w:r>
      <w:r w:rsidR="000F48A1" w:rsidRPr="00F401F2" w:rsidDel="004F324A">
        <w:t xml:space="preserve"> </w:t>
      </w:r>
      <w:r w:rsidR="000F48A1" w:rsidRPr="00F401F2">
        <w:t xml:space="preserve">artifacts induced by the </w:t>
      </w:r>
      <w:r w:rsidR="0034511C">
        <w:t>instructed activities</w:t>
      </w:r>
      <w:r w:rsidR="000F48A1" w:rsidRPr="00F401F2">
        <w:t>.</w:t>
      </w:r>
      <w:r w:rsidR="000F48A1">
        <w:t xml:space="preserve"> </w:t>
      </w:r>
    </w:p>
    <w:p w14:paraId="60FC8077" w14:textId="32753C17" w:rsidR="00E05544" w:rsidRDefault="00E05544" w:rsidP="00E05544">
      <w:pPr>
        <w:pStyle w:val="ListParagraph"/>
        <w:numPr>
          <w:ilvl w:val="0"/>
          <w:numId w:val="3"/>
        </w:numPr>
        <w:spacing w:before="240"/>
      </w:pPr>
      <w:r>
        <w:t xml:space="preserve">fs: </w:t>
      </w:r>
      <w:r w:rsidR="00DC358F">
        <w:t>T</w:t>
      </w:r>
      <w:r w:rsidR="000F48A1">
        <w:t xml:space="preserve">his </w:t>
      </w:r>
      <w:r w:rsidR="00DC358F">
        <w:t>variable store</w:t>
      </w:r>
      <w:r w:rsidR="00FC5291">
        <w:t>s</w:t>
      </w:r>
      <w:r w:rsidR="00DC358F">
        <w:t xml:space="preserve"> the value of sampling rate </w:t>
      </w:r>
      <w:r w:rsidR="00FC5291">
        <w:t xml:space="preserve">of data recording </w:t>
      </w:r>
      <w:r w:rsidR="00F66423">
        <w:t>for each participant. While the value of fs is</w:t>
      </w:r>
      <w:r w:rsidR="00BF0DF6">
        <w:t xml:space="preserve"> set to 1000 across all files, it is store</w:t>
      </w:r>
      <w:r w:rsidR="00CC128A">
        <w:t>d</w:t>
      </w:r>
      <w:r w:rsidR="00BF0DF6">
        <w:t xml:space="preserve"> in each file to enable </w:t>
      </w:r>
      <w:r w:rsidR="00CC128A">
        <w:t xml:space="preserve">individual file processing and </w:t>
      </w:r>
      <w:r w:rsidR="00E305A6">
        <w:t>ensure consistency.</w:t>
      </w:r>
    </w:p>
    <w:p w14:paraId="79CDF975" w14:textId="65E58A9E" w:rsidR="00E05544" w:rsidRDefault="00E05544" w:rsidP="00517B38">
      <w:pPr>
        <w:pStyle w:val="ListParagraph"/>
        <w:numPr>
          <w:ilvl w:val="0"/>
          <w:numId w:val="3"/>
        </w:numPr>
        <w:spacing w:before="240"/>
      </w:pPr>
      <w:proofErr w:type="spellStart"/>
      <w:r>
        <w:t>segIndRef</w:t>
      </w:r>
      <w:proofErr w:type="spellEnd"/>
      <w:r>
        <w:t>:</w:t>
      </w:r>
      <w:r w:rsidR="000D403B">
        <w:t xml:space="preserve"> This variable is also a structure with the same field names as those of </w:t>
      </w:r>
      <w:r w:rsidR="0034511C">
        <w:t>ECG_REF</w:t>
      </w:r>
      <w:r w:rsidR="000D403B">
        <w:t xml:space="preserve"> and </w:t>
      </w:r>
      <w:proofErr w:type="spellStart"/>
      <w:r w:rsidR="0034511C">
        <w:t>ECG_Wrist</w:t>
      </w:r>
      <w:proofErr w:type="spellEnd"/>
      <w:r w:rsidR="000D403B">
        <w:t xml:space="preserve">. </w:t>
      </w:r>
      <w:r w:rsidR="00B55A39">
        <w:t xml:space="preserve">Each field in this structure carries the start and end indices of </w:t>
      </w:r>
      <w:r w:rsidR="00804E5A">
        <w:t xml:space="preserve">ECG segments that </w:t>
      </w:r>
      <w:r w:rsidR="005B664E">
        <w:t xml:space="preserve">are </w:t>
      </w:r>
      <w:r w:rsidR="0034511C">
        <w:t>free</w:t>
      </w:r>
      <w:r w:rsidR="005B664E">
        <w:t xml:space="preserve"> from</w:t>
      </w:r>
      <w:r w:rsidR="00804E5A">
        <w:t xml:space="preserve"> motion</w:t>
      </w:r>
      <w:r w:rsidR="005B664E">
        <w:t xml:space="preserve"> artifact</w:t>
      </w:r>
      <w:r w:rsidR="002C5D8B">
        <w:t xml:space="preserve"> and noise</w:t>
      </w:r>
      <w:r w:rsidR="00E4511E">
        <w:t xml:space="preserve"> in ECG_REF</w:t>
      </w:r>
      <w:r w:rsidR="00804E5A">
        <w:t xml:space="preserve">. </w:t>
      </w:r>
      <w:r w:rsidR="00426B0B">
        <w:t>These values may not be needed when using the entire ECG stream fr</w:t>
      </w:r>
      <w:r w:rsidR="005B664E">
        <w:t>o</w:t>
      </w:r>
      <w:r w:rsidR="00426B0B">
        <w:t xml:space="preserve">m </w:t>
      </w:r>
      <w:r w:rsidR="0034511C">
        <w:t>ECG_REF</w:t>
      </w:r>
      <w:r w:rsidR="00426B0B">
        <w:t xml:space="preserve"> and</w:t>
      </w:r>
      <w:r w:rsidR="005B664E">
        <w:t>/or</w:t>
      </w:r>
      <w:r w:rsidR="00426B0B">
        <w:t xml:space="preserve"> </w:t>
      </w:r>
      <w:proofErr w:type="spellStart"/>
      <w:r w:rsidR="0034511C">
        <w:t>ECG_Wrist</w:t>
      </w:r>
      <w:proofErr w:type="spellEnd"/>
      <w:r w:rsidR="00426B0B">
        <w:t xml:space="preserve">. However, </w:t>
      </w:r>
      <w:r w:rsidR="006B4AE5">
        <w:t xml:space="preserve">they are helpful when the intent would be to </w:t>
      </w:r>
      <w:r w:rsidR="00871BB8">
        <w:t xml:space="preserve">access only segments of the </w:t>
      </w:r>
      <w:r w:rsidR="00554A10">
        <w:t>ECG with no motion</w:t>
      </w:r>
      <w:r w:rsidR="005B664E">
        <w:t xml:space="preserve"> artifact</w:t>
      </w:r>
      <w:r w:rsidR="006F2A47">
        <w:t xml:space="preserve"> </w:t>
      </w:r>
      <w:r w:rsidR="00704D56">
        <w:t xml:space="preserve">and noise </w:t>
      </w:r>
      <w:r w:rsidR="006F2A47">
        <w:t>in ECG_REF</w:t>
      </w:r>
      <w:r w:rsidR="00554A10">
        <w:t>.</w:t>
      </w:r>
      <w:r w:rsidR="009E0814">
        <w:t xml:space="preserve"> The code example to use this variable is also included in the script accompanying this dataset.</w:t>
      </w:r>
    </w:p>
    <w:p w14:paraId="4B0FB0EA" w14:textId="3A318EBC" w:rsidR="00465659" w:rsidRPr="00F0598D" w:rsidRDefault="00465659" w:rsidP="00465659">
      <w:pPr>
        <w:pStyle w:val="Caption"/>
        <w:keepNext/>
        <w:rPr>
          <w:i w:val="0"/>
          <w:iCs w:val="0"/>
          <w:color w:val="auto"/>
          <w:sz w:val="20"/>
          <w:szCs w:val="20"/>
        </w:rPr>
      </w:pPr>
      <w:bookmarkStart w:id="8" w:name="_Ref167279516"/>
      <w:r w:rsidRPr="00F0598D">
        <w:rPr>
          <w:i w:val="0"/>
          <w:iCs w:val="0"/>
          <w:color w:val="auto"/>
          <w:sz w:val="20"/>
          <w:szCs w:val="20"/>
        </w:rPr>
        <w:lastRenderedPageBreak/>
        <w:t xml:space="preserve">Table </w:t>
      </w:r>
      <w:r w:rsidRPr="00F0598D">
        <w:rPr>
          <w:i w:val="0"/>
          <w:iCs w:val="0"/>
          <w:color w:val="auto"/>
          <w:sz w:val="20"/>
          <w:szCs w:val="20"/>
        </w:rPr>
        <w:fldChar w:fldCharType="begin"/>
      </w:r>
      <w:r w:rsidRPr="00F0598D">
        <w:rPr>
          <w:i w:val="0"/>
          <w:iCs w:val="0"/>
          <w:color w:val="auto"/>
          <w:sz w:val="20"/>
          <w:szCs w:val="20"/>
        </w:rPr>
        <w:instrText xml:space="preserve"> SEQ Table \* ROMAN </w:instrText>
      </w:r>
      <w:r w:rsidRPr="00F0598D">
        <w:rPr>
          <w:i w:val="0"/>
          <w:iCs w:val="0"/>
          <w:color w:val="auto"/>
          <w:sz w:val="20"/>
          <w:szCs w:val="20"/>
        </w:rPr>
        <w:fldChar w:fldCharType="separate"/>
      </w:r>
      <w:r w:rsidR="0034511C" w:rsidRPr="00F0598D">
        <w:rPr>
          <w:i w:val="0"/>
          <w:iCs w:val="0"/>
          <w:noProof/>
          <w:color w:val="auto"/>
          <w:sz w:val="20"/>
          <w:szCs w:val="20"/>
        </w:rPr>
        <w:t>II</w:t>
      </w:r>
      <w:r w:rsidRPr="00F0598D">
        <w:rPr>
          <w:i w:val="0"/>
          <w:iCs w:val="0"/>
          <w:color w:val="auto"/>
          <w:sz w:val="20"/>
          <w:szCs w:val="20"/>
        </w:rPr>
        <w:fldChar w:fldCharType="end"/>
      </w:r>
      <w:bookmarkEnd w:id="8"/>
      <w:r w:rsidR="00174A9B" w:rsidRPr="00F0598D">
        <w:rPr>
          <w:i w:val="0"/>
          <w:iCs w:val="0"/>
          <w:color w:val="auto"/>
          <w:sz w:val="20"/>
          <w:szCs w:val="20"/>
        </w:rPr>
        <w:t>: Structure field</w:t>
      </w:r>
      <w:r w:rsidR="00AA687C" w:rsidRPr="00F0598D">
        <w:rPr>
          <w:i w:val="0"/>
          <w:iCs w:val="0"/>
          <w:color w:val="auto"/>
          <w:sz w:val="20"/>
          <w:szCs w:val="20"/>
        </w:rPr>
        <w:t>s</w:t>
      </w:r>
      <w:r w:rsidR="00174A9B" w:rsidRPr="00F0598D">
        <w:rPr>
          <w:i w:val="0"/>
          <w:iCs w:val="0"/>
          <w:color w:val="auto"/>
          <w:sz w:val="20"/>
          <w:szCs w:val="20"/>
        </w:rPr>
        <w:t xml:space="preserve"> </w:t>
      </w:r>
      <w:r w:rsidR="00C83E62" w:rsidRPr="00F0598D">
        <w:rPr>
          <w:i w:val="0"/>
          <w:iCs w:val="0"/>
          <w:color w:val="auto"/>
          <w:sz w:val="20"/>
          <w:szCs w:val="20"/>
        </w:rPr>
        <w:t xml:space="preserve">in the dataset files </w:t>
      </w:r>
      <w:r w:rsidR="00174A9B" w:rsidRPr="00F0598D">
        <w:rPr>
          <w:i w:val="0"/>
          <w:iCs w:val="0"/>
          <w:color w:val="auto"/>
          <w:sz w:val="20"/>
          <w:szCs w:val="20"/>
        </w:rPr>
        <w:t>and their link to the activities</w:t>
      </w:r>
      <w:r w:rsidR="0034511C" w:rsidRPr="00F0598D">
        <w:rPr>
          <w:i w:val="0"/>
          <w:iCs w:val="0"/>
          <w:color w:val="auto"/>
          <w:sz w:val="20"/>
          <w:szCs w:val="20"/>
        </w:rPr>
        <w:t xml:space="preserve"> illustrated in</w:t>
      </w:r>
      <w:r w:rsidR="005D7603">
        <w:rPr>
          <w:i w:val="0"/>
          <w:iCs w:val="0"/>
          <w:color w:val="auto"/>
          <w:sz w:val="20"/>
          <w:szCs w:val="20"/>
        </w:rPr>
        <w:t xml:space="preserve"> </w:t>
      </w:r>
      <w:r w:rsidR="005D7603">
        <w:rPr>
          <w:i w:val="0"/>
          <w:iCs w:val="0"/>
          <w:color w:val="auto"/>
          <w:sz w:val="20"/>
          <w:szCs w:val="20"/>
        </w:rPr>
        <w:fldChar w:fldCharType="begin"/>
      </w:r>
      <w:r w:rsidR="005D7603" w:rsidRPr="00224A10">
        <w:rPr>
          <w:i w:val="0"/>
          <w:iCs w:val="0"/>
          <w:color w:val="auto"/>
          <w:sz w:val="20"/>
          <w:szCs w:val="20"/>
        </w:rPr>
        <w:instrText xml:space="preserve"> REF _Ref168329290 \h </w:instrText>
      </w:r>
      <w:r w:rsidR="00224A10">
        <w:rPr>
          <w:i w:val="0"/>
          <w:iCs w:val="0"/>
          <w:color w:val="auto"/>
          <w:sz w:val="20"/>
          <w:szCs w:val="20"/>
        </w:rPr>
        <w:instrText xml:space="preserve"> \* MERGEFORMAT </w:instrText>
      </w:r>
      <w:r w:rsidR="005D7603">
        <w:rPr>
          <w:i w:val="0"/>
          <w:iCs w:val="0"/>
          <w:color w:val="auto"/>
          <w:sz w:val="20"/>
          <w:szCs w:val="20"/>
        </w:rPr>
      </w:r>
      <w:r w:rsidR="005D7603">
        <w:rPr>
          <w:i w:val="0"/>
          <w:iCs w:val="0"/>
          <w:color w:val="auto"/>
          <w:sz w:val="20"/>
          <w:szCs w:val="20"/>
        </w:rPr>
        <w:fldChar w:fldCharType="separate"/>
      </w:r>
      <w:r w:rsidR="005D7603" w:rsidRPr="00224A10">
        <w:rPr>
          <w:i w:val="0"/>
          <w:iCs w:val="0"/>
          <w:color w:val="auto"/>
          <w:sz w:val="20"/>
          <w:szCs w:val="20"/>
        </w:rPr>
        <w:t>Fig</w:t>
      </w:r>
      <w:r w:rsidR="005D7603">
        <w:rPr>
          <w:i w:val="0"/>
          <w:iCs w:val="0"/>
          <w:color w:val="auto"/>
          <w:sz w:val="20"/>
          <w:szCs w:val="20"/>
        </w:rPr>
        <w:t>.</w:t>
      </w:r>
      <w:r w:rsidR="005D7603" w:rsidRPr="00131F0C">
        <w:rPr>
          <w:i w:val="0"/>
          <w:iCs w:val="0"/>
          <w:color w:val="auto"/>
          <w:sz w:val="20"/>
          <w:szCs w:val="20"/>
        </w:rPr>
        <w:t xml:space="preserve"> </w:t>
      </w:r>
      <w:r w:rsidR="005D7603" w:rsidRPr="00131F0C">
        <w:rPr>
          <w:i w:val="0"/>
          <w:iCs w:val="0"/>
          <w:noProof/>
          <w:color w:val="auto"/>
          <w:sz w:val="20"/>
          <w:szCs w:val="20"/>
        </w:rPr>
        <w:t>1</w:t>
      </w:r>
      <w:r w:rsidR="005D7603">
        <w:rPr>
          <w:i w:val="0"/>
          <w:iCs w:val="0"/>
          <w:color w:val="auto"/>
          <w:sz w:val="20"/>
          <w:szCs w:val="20"/>
        </w:rPr>
        <w:fldChar w:fldCharType="end"/>
      </w:r>
      <w:r w:rsidR="00224A10">
        <w:rPr>
          <w:i w:val="0"/>
          <w:iCs w:val="0"/>
          <w:color w:val="auto"/>
          <w:sz w:val="20"/>
          <w:szCs w:val="20"/>
        </w:rPr>
        <w:t>.</w:t>
      </w:r>
    </w:p>
    <w:tbl>
      <w:tblPr>
        <w:tblStyle w:val="TableGrid"/>
        <w:tblW w:w="9360" w:type="dxa"/>
        <w:tblInd w:w="-5" w:type="dxa"/>
        <w:tblLayout w:type="fixed"/>
        <w:tblLook w:val="04A0" w:firstRow="1" w:lastRow="0" w:firstColumn="1" w:lastColumn="0" w:noHBand="0" w:noVBand="1"/>
      </w:tblPr>
      <w:tblGrid>
        <w:gridCol w:w="532"/>
        <w:gridCol w:w="1448"/>
        <w:gridCol w:w="1080"/>
        <w:gridCol w:w="1890"/>
        <w:gridCol w:w="4410"/>
      </w:tblGrid>
      <w:tr w:rsidR="00296593" w14:paraId="00093628" w14:textId="205E3569" w:rsidTr="00936965">
        <w:trPr>
          <w:tblHeader/>
        </w:trPr>
        <w:tc>
          <w:tcPr>
            <w:tcW w:w="532" w:type="dxa"/>
            <w:vAlign w:val="center"/>
          </w:tcPr>
          <w:p w14:paraId="1DA31995" w14:textId="50F8C265" w:rsidR="0034511C" w:rsidRDefault="0034511C" w:rsidP="0034511C">
            <w:pPr>
              <w:jc w:val="center"/>
            </w:pPr>
            <w:r>
              <w:t>No.</w:t>
            </w:r>
          </w:p>
        </w:tc>
        <w:tc>
          <w:tcPr>
            <w:tcW w:w="1448" w:type="dxa"/>
            <w:vAlign w:val="center"/>
          </w:tcPr>
          <w:p w14:paraId="1519358F" w14:textId="604D9D39" w:rsidR="0034511C" w:rsidRDefault="0034511C" w:rsidP="0034511C">
            <w:pPr>
              <w:jc w:val="center"/>
            </w:pPr>
            <w:r>
              <w:t>Field Name</w:t>
            </w:r>
          </w:p>
        </w:tc>
        <w:tc>
          <w:tcPr>
            <w:tcW w:w="1080" w:type="dxa"/>
            <w:vAlign w:val="center"/>
          </w:tcPr>
          <w:p w14:paraId="03286CEB" w14:textId="586EB040" w:rsidR="0034511C" w:rsidRDefault="0034511C" w:rsidP="0034511C">
            <w:pPr>
              <w:jc w:val="center"/>
            </w:pPr>
            <w:r>
              <w:t>Activity Encoding</w:t>
            </w:r>
          </w:p>
        </w:tc>
        <w:tc>
          <w:tcPr>
            <w:tcW w:w="1890" w:type="dxa"/>
            <w:tcBorders>
              <w:right w:val="single" w:sz="4" w:space="0" w:color="auto"/>
            </w:tcBorders>
            <w:vAlign w:val="center"/>
          </w:tcPr>
          <w:p w14:paraId="51E04529" w14:textId="3CABFC06" w:rsidR="0034511C" w:rsidRDefault="0034511C" w:rsidP="0034511C">
            <w:pPr>
              <w:jc w:val="center"/>
            </w:pPr>
            <w:r>
              <w:t>Activity</w:t>
            </w:r>
          </w:p>
        </w:tc>
        <w:tc>
          <w:tcPr>
            <w:tcW w:w="4410" w:type="dxa"/>
            <w:tcBorders>
              <w:left w:val="single" w:sz="4" w:space="0" w:color="auto"/>
            </w:tcBorders>
            <w:vAlign w:val="center"/>
          </w:tcPr>
          <w:p w14:paraId="5933B2DE" w14:textId="4DEBF04A" w:rsidR="0034511C" w:rsidRDefault="0034511C" w:rsidP="0034511C">
            <w:pPr>
              <w:jc w:val="center"/>
            </w:pPr>
            <w:r>
              <w:t>Activity Description</w:t>
            </w:r>
          </w:p>
        </w:tc>
      </w:tr>
      <w:tr w:rsidR="00512FFD" w14:paraId="0030D6C0" w14:textId="602A4CC9" w:rsidTr="0034511C">
        <w:tc>
          <w:tcPr>
            <w:tcW w:w="532" w:type="dxa"/>
            <w:vAlign w:val="center"/>
          </w:tcPr>
          <w:p w14:paraId="7C6F431E" w14:textId="15B14726" w:rsidR="0034511C" w:rsidRDefault="0034511C" w:rsidP="0034511C">
            <w:pPr>
              <w:jc w:val="center"/>
            </w:pPr>
            <w:r>
              <w:t>1</w:t>
            </w:r>
          </w:p>
        </w:tc>
        <w:tc>
          <w:tcPr>
            <w:tcW w:w="1448" w:type="dxa"/>
            <w:vAlign w:val="center"/>
          </w:tcPr>
          <w:p w14:paraId="536EC4A5" w14:textId="211F8C1D" w:rsidR="0034511C" w:rsidRDefault="0034511C" w:rsidP="0034511C">
            <w:pPr>
              <w:jc w:val="center"/>
            </w:pPr>
            <w:r>
              <w:t>Seg1_NoMot</w:t>
            </w:r>
          </w:p>
        </w:tc>
        <w:tc>
          <w:tcPr>
            <w:tcW w:w="1080" w:type="dxa"/>
            <w:vAlign w:val="center"/>
          </w:tcPr>
          <w:p w14:paraId="5B7AC109" w14:textId="3F720EDF" w:rsidR="0034511C" w:rsidRDefault="0034511C" w:rsidP="0034511C">
            <w:pPr>
              <w:jc w:val="center"/>
            </w:pPr>
            <w:r>
              <w:t>Seg1-NoMot</w:t>
            </w:r>
          </w:p>
        </w:tc>
        <w:tc>
          <w:tcPr>
            <w:tcW w:w="1890" w:type="dxa"/>
            <w:tcBorders>
              <w:right w:val="single" w:sz="4" w:space="0" w:color="auto"/>
            </w:tcBorders>
            <w:vAlign w:val="center"/>
          </w:tcPr>
          <w:p w14:paraId="56329C85" w14:textId="0CDEFDEC" w:rsidR="0034511C" w:rsidRDefault="0034511C" w:rsidP="0034511C">
            <w:pPr>
              <w:jc w:val="center"/>
            </w:pPr>
            <w:r>
              <w:t>No Motion</w:t>
            </w:r>
          </w:p>
        </w:tc>
        <w:tc>
          <w:tcPr>
            <w:tcW w:w="4410" w:type="dxa"/>
            <w:tcBorders>
              <w:left w:val="single" w:sz="4" w:space="0" w:color="auto"/>
            </w:tcBorders>
            <w:vAlign w:val="center"/>
          </w:tcPr>
          <w:p w14:paraId="51D0B693" w14:textId="32E909A2" w:rsidR="0034511C" w:rsidRDefault="0034511C" w:rsidP="0034511C">
            <w:r>
              <w:t>No activity, sitting calm.</w:t>
            </w:r>
          </w:p>
        </w:tc>
      </w:tr>
      <w:tr w:rsidR="00512FFD" w14:paraId="6A3F3280" w14:textId="3104FF25" w:rsidTr="0034511C">
        <w:tc>
          <w:tcPr>
            <w:tcW w:w="532" w:type="dxa"/>
            <w:vAlign w:val="center"/>
          </w:tcPr>
          <w:p w14:paraId="6CAB3041" w14:textId="4D0330E1" w:rsidR="0034511C" w:rsidRDefault="0034511C" w:rsidP="0034511C">
            <w:pPr>
              <w:jc w:val="center"/>
            </w:pPr>
            <w:r>
              <w:t>2</w:t>
            </w:r>
          </w:p>
        </w:tc>
        <w:tc>
          <w:tcPr>
            <w:tcW w:w="1448" w:type="dxa"/>
            <w:vAlign w:val="center"/>
          </w:tcPr>
          <w:p w14:paraId="7E6729C4" w14:textId="63403FD1" w:rsidR="0034511C" w:rsidRDefault="0034511C" w:rsidP="0034511C">
            <w:pPr>
              <w:jc w:val="center"/>
            </w:pPr>
            <w:proofErr w:type="spellStart"/>
            <w:r>
              <w:t>FingTap</w:t>
            </w:r>
            <w:proofErr w:type="spellEnd"/>
          </w:p>
        </w:tc>
        <w:tc>
          <w:tcPr>
            <w:tcW w:w="1080" w:type="dxa"/>
            <w:vAlign w:val="center"/>
          </w:tcPr>
          <w:p w14:paraId="56BA520B" w14:textId="46519DE8" w:rsidR="0034511C" w:rsidRDefault="0034511C" w:rsidP="0034511C">
            <w:pPr>
              <w:jc w:val="center"/>
            </w:pPr>
            <w:r>
              <w:t>ACT1</w:t>
            </w:r>
          </w:p>
        </w:tc>
        <w:tc>
          <w:tcPr>
            <w:tcW w:w="1890" w:type="dxa"/>
            <w:tcBorders>
              <w:right w:val="single" w:sz="4" w:space="0" w:color="auto"/>
            </w:tcBorders>
            <w:vAlign w:val="center"/>
          </w:tcPr>
          <w:p w14:paraId="01E146E9" w14:textId="36C802E5" w:rsidR="0034511C" w:rsidRDefault="0034511C" w:rsidP="0034511C">
            <w:pPr>
              <w:jc w:val="center"/>
            </w:pPr>
            <w:r>
              <w:t>Finger Tapping</w:t>
            </w:r>
          </w:p>
        </w:tc>
        <w:tc>
          <w:tcPr>
            <w:tcW w:w="4410" w:type="dxa"/>
            <w:tcBorders>
              <w:left w:val="single" w:sz="4" w:space="0" w:color="auto"/>
            </w:tcBorders>
            <w:vAlign w:val="center"/>
          </w:tcPr>
          <w:p w14:paraId="27BCEE5B" w14:textId="6761A723" w:rsidR="0034511C" w:rsidRDefault="0034511C" w:rsidP="0034511C">
            <w:r w:rsidRPr="00F401F2">
              <w:t>Tapping the fingers on the chair arm.</w:t>
            </w:r>
          </w:p>
        </w:tc>
      </w:tr>
      <w:tr w:rsidR="00512FFD" w14:paraId="268D9219" w14:textId="098A3EDA" w:rsidTr="0034511C">
        <w:tc>
          <w:tcPr>
            <w:tcW w:w="532" w:type="dxa"/>
            <w:vAlign w:val="center"/>
          </w:tcPr>
          <w:p w14:paraId="1581406E" w14:textId="0E770ACC" w:rsidR="0034511C" w:rsidRDefault="0034511C" w:rsidP="0034511C">
            <w:pPr>
              <w:jc w:val="center"/>
            </w:pPr>
            <w:r>
              <w:t>3</w:t>
            </w:r>
          </w:p>
        </w:tc>
        <w:tc>
          <w:tcPr>
            <w:tcW w:w="1448" w:type="dxa"/>
            <w:vAlign w:val="center"/>
          </w:tcPr>
          <w:p w14:paraId="1A916CF7" w14:textId="3CDCC203" w:rsidR="0034511C" w:rsidRDefault="0034511C" w:rsidP="0034511C">
            <w:pPr>
              <w:jc w:val="center"/>
            </w:pPr>
            <w:r>
              <w:t>Seg2_NoMot</w:t>
            </w:r>
          </w:p>
        </w:tc>
        <w:tc>
          <w:tcPr>
            <w:tcW w:w="1080" w:type="dxa"/>
            <w:vAlign w:val="center"/>
          </w:tcPr>
          <w:p w14:paraId="580E11A0" w14:textId="17344C74" w:rsidR="0034511C" w:rsidRDefault="0034511C" w:rsidP="0034511C">
            <w:pPr>
              <w:jc w:val="center"/>
            </w:pPr>
            <w:r>
              <w:t>Seg2-NoMot</w:t>
            </w:r>
          </w:p>
        </w:tc>
        <w:tc>
          <w:tcPr>
            <w:tcW w:w="1890" w:type="dxa"/>
            <w:tcBorders>
              <w:right w:val="single" w:sz="4" w:space="0" w:color="auto"/>
            </w:tcBorders>
            <w:vAlign w:val="center"/>
          </w:tcPr>
          <w:p w14:paraId="0BEDDC61" w14:textId="601B2E11" w:rsidR="0034511C" w:rsidRDefault="0034511C" w:rsidP="0034511C">
            <w:pPr>
              <w:jc w:val="center"/>
            </w:pPr>
            <w:r>
              <w:t>No Motion</w:t>
            </w:r>
          </w:p>
        </w:tc>
        <w:tc>
          <w:tcPr>
            <w:tcW w:w="4410" w:type="dxa"/>
            <w:tcBorders>
              <w:left w:val="single" w:sz="4" w:space="0" w:color="auto"/>
            </w:tcBorders>
            <w:vAlign w:val="center"/>
          </w:tcPr>
          <w:p w14:paraId="1799F3CF" w14:textId="11574595" w:rsidR="0034511C" w:rsidRDefault="0034511C" w:rsidP="0034511C">
            <w:r>
              <w:t>No activity, sitting calm.</w:t>
            </w:r>
          </w:p>
        </w:tc>
      </w:tr>
      <w:tr w:rsidR="00512FFD" w14:paraId="2081B1C5" w14:textId="2AD05BEC" w:rsidTr="0034511C">
        <w:tc>
          <w:tcPr>
            <w:tcW w:w="532" w:type="dxa"/>
            <w:vAlign w:val="center"/>
          </w:tcPr>
          <w:p w14:paraId="3980800F" w14:textId="07E5EC89" w:rsidR="0034511C" w:rsidRDefault="0034511C" w:rsidP="0034511C">
            <w:pPr>
              <w:jc w:val="center"/>
            </w:pPr>
            <w:r>
              <w:t>4</w:t>
            </w:r>
          </w:p>
        </w:tc>
        <w:tc>
          <w:tcPr>
            <w:tcW w:w="1448" w:type="dxa"/>
            <w:vAlign w:val="center"/>
          </w:tcPr>
          <w:p w14:paraId="11BDA20F" w14:textId="2BC1565E" w:rsidR="0034511C" w:rsidRDefault="0034511C" w:rsidP="0034511C">
            <w:pPr>
              <w:jc w:val="center"/>
            </w:pPr>
            <w:proofErr w:type="spellStart"/>
            <w:r>
              <w:t>ArmW</w:t>
            </w:r>
            <w:proofErr w:type="spellEnd"/>
          </w:p>
        </w:tc>
        <w:tc>
          <w:tcPr>
            <w:tcW w:w="1080" w:type="dxa"/>
            <w:vAlign w:val="center"/>
          </w:tcPr>
          <w:p w14:paraId="32FECE6D" w14:textId="4764F635" w:rsidR="0034511C" w:rsidRDefault="0034511C" w:rsidP="0034511C">
            <w:pPr>
              <w:jc w:val="center"/>
            </w:pPr>
            <w:r>
              <w:t>ACT2</w:t>
            </w:r>
          </w:p>
        </w:tc>
        <w:tc>
          <w:tcPr>
            <w:tcW w:w="1890" w:type="dxa"/>
            <w:tcBorders>
              <w:right w:val="single" w:sz="4" w:space="0" w:color="auto"/>
            </w:tcBorders>
            <w:vAlign w:val="center"/>
          </w:tcPr>
          <w:p w14:paraId="73832BB0" w14:textId="5EC56C66" w:rsidR="0034511C" w:rsidRDefault="0034511C" w:rsidP="0034511C">
            <w:pPr>
              <w:jc w:val="center"/>
            </w:pPr>
            <w:r w:rsidRPr="00F401F2">
              <w:t>Arm Waving</w:t>
            </w:r>
          </w:p>
        </w:tc>
        <w:tc>
          <w:tcPr>
            <w:tcW w:w="4410" w:type="dxa"/>
            <w:tcBorders>
              <w:left w:val="single" w:sz="4" w:space="0" w:color="auto"/>
            </w:tcBorders>
            <w:vAlign w:val="center"/>
          </w:tcPr>
          <w:p w14:paraId="166323CF" w14:textId="7E2AA387" w:rsidR="0034511C" w:rsidRDefault="0034511C" w:rsidP="0034511C">
            <w:r w:rsidRPr="00F401F2">
              <w:t>Waving the arm from elbow down.</w:t>
            </w:r>
          </w:p>
        </w:tc>
      </w:tr>
      <w:tr w:rsidR="00512FFD" w14:paraId="3DB2F84D" w14:textId="77777777" w:rsidTr="0034511C">
        <w:tc>
          <w:tcPr>
            <w:tcW w:w="532" w:type="dxa"/>
            <w:vAlign w:val="center"/>
          </w:tcPr>
          <w:p w14:paraId="0E7B8525" w14:textId="1AAFEEA2" w:rsidR="0034511C" w:rsidRDefault="0034511C" w:rsidP="0034511C">
            <w:pPr>
              <w:jc w:val="center"/>
            </w:pPr>
            <w:r>
              <w:t>5</w:t>
            </w:r>
          </w:p>
        </w:tc>
        <w:tc>
          <w:tcPr>
            <w:tcW w:w="1448" w:type="dxa"/>
            <w:vAlign w:val="center"/>
          </w:tcPr>
          <w:p w14:paraId="33AF9790" w14:textId="7C0BBC10" w:rsidR="0034511C" w:rsidRDefault="0034511C" w:rsidP="0034511C">
            <w:pPr>
              <w:jc w:val="center"/>
            </w:pPr>
            <w:r>
              <w:t>Seg3_NoMot</w:t>
            </w:r>
          </w:p>
        </w:tc>
        <w:tc>
          <w:tcPr>
            <w:tcW w:w="1080" w:type="dxa"/>
            <w:vAlign w:val="center"/>
          </w:tcPr>
          <w:p w14:paraId="72562ED9" w14:textId="6517462D" w:rsidR="0034511C" w:rsidRDefault="0034511C" w:rsidP="0034511C">
            <w:pPr>
              <w:jc w:val="center"/>
            </w:pPr>
            <w:r>
              <w:t>Seg3-NoMot</w:t>
            </w:r>
          </w:p>
        </w:tc>
        <w:tc>
          <w:tcPr>
            <w:tcW w:w="1890" w:type="dxa"/>
            <w:tcBorders>
              <w:right w:val="single" w:sz="4" w:space="0" w:color="auto"/>
            </w:tcBorders>
            <w:vAlign w:val="center"/>
          </w:tcPr>
          <w:p w14:paraId="6F503C3B" w14:textId="0DC31A85" w:rsidR="0034511C" w:rsidRDefault="0034511C" w:rsidP="0034511C">
            <w:pPr>
              <w:jc w:val="center"/>
            </w:pPr>
            <w:r>
              <w:t>No Motion</w:t>
            </w:r>
          </w:p>
        </w:tc>
        <w:tc>
          <w:tcPr>
            <w:tcW w:w="4410" w:type="dxa"/>
            <w:tcBorders>
              <w:left w:val="single" w:sz="4" w:space="0" w:color="auto"/>
            </w:tcBorders>
            <w:vAlign w:val="center"/>
          </w:tcPr>
          <w:p w14:paraId="61D82FE9" w14:textId="6E9000BC" w:rsidR="0034511C" w:rsidRDefault="0034511C" w:rsidP="0034511C">
            <w:r>
              <w:t>No activity, sitting calm.</w:t>
            </w:r>
          </w:p>
        </w:tc>
      </w:tr>
      <w:tr w:rsidR="00512FFD" w14:paraId="324586C1" w14:textId="77777777" w:rsidTr="0034511C">
        <w:tc>
          <w:tcPr>
            <w:tcW w:w="532" w:type="dxa"/>
            <w:vAlign w:val="center"/>
          </w:tcPr>
          <w:p w14:paraId="60B61F39" w14:textId="5C1CA89E" w:rsidR="0034511C" w:rsidRDefault="0034511C" w:rsidP="0034511C">
            <w:pPr>
              <w:jc w:val="center"/>
            </w:pPr>
            <w:r>
              <w:t>6</w:t>
            </w:r>
          </w:p>
        </w:tc>
        <w:tc>
          <w:tcPr>
            <w:tcW w:w="1448" w:type="dxa"/>
            <w:vAlign w:val="center"/>
          </w:tcPr>
          <w:p w14:paraId="45D8AF43" w14:textId="527D917C" w:rsidR="0034511C" w:rsidRDefault="0034511C" w:rsidP="0034511C">
            <w:pPr>
              <w:jc w:val="center"/>
            </w:pPr>
            <w:proofErr w:type="spellStart"/>
            <w:r>
              <w:t>WristRot</w:t>
            </w:r>
            <w:proofErr w:type="spellEnd"/>
          </w:p>
        </w:tc>
        <w:tc>
          <w:tcPr>
            <w:tcW w:w="1080" w:type="dxa"/>
            <w:vAlign w:val="center"/>
          </w:tcPr>
          <w:p w14:paraId="24C88A36" w14:textId="07462B6B" w:rsidR="0034511C" w:rsidRDefault="0034511C" w:rsidP="0034511C">
            <w:pPr>
              <w:jc w:val="center"/>
            </w:pPr>
            <w:r>
              <w:t>ACT3</w:t>
            </w:r>
          </w:p>
        </w:tc>
        <w:tc>
          <w:tcPr>
            <w:tcW w:w="1890" w:type="dxa"/>
            <w:tcBorders>
              <w:right w:val="single" w:sz="4" w:space="0" w:color="auto"/>
            </w:tcBorders>
            <w:vAlign w:val="center"/>
          </w:tcPr>
          <w:p w14:paraId="3C6B1089" w14:textId="48ED757D" w:rsidR="0034511C" w:rsidRDefault="0034511C" w:rsidP="0034511C">
            <w:pPr>
              <w:jc w:val="center"/>
            </w:pPr>
            <w:r w:rsidRPr="00F401F2">
              <w:t>Wrist Rotating</w:t>
            </w:r>
          </w:p>
        </w:tc>
        <w:tc>
          <w:tcPr>
            <w:tcW w:w="4410" w:type="dxa"/>
            <w:tcBorders>
              <w:left w:val="single" w:sz="4" w:space="0" w:color="auto"/>
            </w:tcBorders>
            <w:vAlign w:val="center"/>
          </w:tcPr>
          <w:p w14:paraId="27383492" w14:textId="2DF9E0CB" w:rsidR="0034511C" w:rsidRPr="00F401F2" w:rsidRDefault="0034511C" w:rsidP="0034511C">
            <w:r w:rsidRPr="00F401F2">
              <w:t>Rotations around the wrist area without moving the rest of the arm.</w:t>
            </w:r>
          </w:p>
        </w:tc>
      </w:tr>
      <w:tr w:rsidR="00512FFD" w14:paraId="02576C11" w14:textId="77777777" w:rsidTr="0034511C">
        <w:tc>
          <w:tcPr>
            <w:tcW w:w="532" w:type="dxa"/>
            <w:vAlign w:val="center"/>
          </w:tcPr>
          <w:p w14:paraId="1C32D546" w14:textId="58C115E0" w:rsidR="0034511C" w:rsidRDefault="0034511C" w:rsidP="0034511C">
            <w:pPr>
              <w:jc w:val="center"/>
            </w:pPr>
            <w:r>
              <w:t>7</w:t>
            </w:r>
          </w:p>
        </w:tc>
        <w:tc>
          <w:tcPr>
            <w:tcW w:w="1448" w:type="dxa"/>
            <w:vAlign w:val="center"/>
          </w:tcPr>
          <w:p w14:paraId="652C9473" w14:textId="08A179AC" w:rsidR="0034511C" w:rsidRDefault="0034511C" w:rsidP="0034511C">
            <w:pPr>
              <w:jc w:val="center"/>
            </w:pPr>
            <w:r>
              <w:t>Seg4_NoMot</w:t>
            </w:r>
          </w:p>
        </w:tc>
        <w:tc>
          <w:tcPr>
            <w:tcW w:w="1080" w:type="dxa"/>
            <w:vAlign w:val="center"/>
          </w:tcPr>
          <w:p w14:paraId="7A47FE8E" w14:textId="453C33AC" w:rsidR="0034511C" w:rsidRDefault="0034511C" w:rsidP="0034511C">
            <w:pPr>
              <w:jc w:val="center"/>
            </w:pPr>
            <w:r>
              <w:t>Seg4-NoMot</w:t>
            </w:r>
          </w:p>
        </w:tc>
        <w:tc>
          <w:tcPr>
            <w:tcW w:w="1890" w:type="dxa"/>
            <w:tcBorders>
              <w:right w:val="single" w:sz="4" w:space="0" w:color="auto"/>
            </w:tcBorders>
            <w:vAlign w:val="center"/>
          </w:tcPr>
          <w:p w14:paraId="36FD7450" w14:textId="319719D7" w:rsidR="0034511C" w:rsidRDefault="0034511C" w:rsidP="0034511C">
            <w:pPr>
              <w:jc w:val="center"/>
            </w:pPr>
            <w:r>
              <w:t>No Motion</w:t>
            </w:r>
          </w:p>
        </w:tc>
        <w:tc>
          <w:tcPr>
            <w:tcW w:w="4410" w:type="dxa"/>
            <w:tcBorders>
              <w:left w:val="single" w:sz="4" w:space="0" w:color="auto"/>
            </w:tcBorders>
            <w:vAlign w:val="center"/>
          </w:tcPr>
          <w:p w14:paraId="4D4F9D6E" w14:textId="3CD98FD6" w:rsidR="0034511C" w:rsidRPr="00F401F2" w:rsidRDefault="0034511C" w:rsidP="0034511C">
            <w:r>
              <w:t>No activity, sitting calm.</w:t>
            </w:r>
          </w:p>
        </w:tc>
      </w:tr>
      <w:tr w:rsidR="00512FFD" w14:paraId="222E666A" w14:textId="77777777" w:rsidTr="0034511C">
        <w:tc>
          <w:tcPr>
            <w:tcW w:w="532" w:type="dxa"/>
            <w:vAlign w:val="center"/>
          </w:tcPr>
          <w:p w14:paraId="648FE67E" w14:textId="0CC71B1C" w:rsidR="0034511C" w:rsidRDefault="0034511C" w:rsidP="0034511C">
            <w:pPr>
              <w:jc w:val="center"/>
            </w:pPr>
            <w:r>
              <w:t>8</w:t>
            </w:r>
          </w:p>
        </w:tc>
        <w:tc>
          <w:tcPr>
            <w:tcW w:w="1448" w:type="dxa"/>
            <w:vAlign w:val="center"/>
          </w:tcPr>
          <w:p w14:paraId="7F8A5A51" w14:textId="4D67B805" w:rsidR="0034511C" w:rsidRDefault="0034511C" w:rsidP="0034511C">
            <w:pPr>
              <w:jc w:val="center"/>
            </w:pPr>
            <w:proofErr w:type="spellStart"/>
            <w:r>
              <w:t>ElectTap</w:t>
            </w:r>
            <w:proofErr w:type="spellEnd"/>
          </w:p>
        </w:tc>
        <w:tc>
          <w:tcPr>
            <w:tcW w:w="1080" w:type="dxa"/>
            <w:vAlign w:val="center"/>
          </w:tcPr>
          <w:p w14:paraId="79B7E0DD" w14:textId="29FC6B62" w:rsidR="0034511C" w:rsidRDefault="0034511C" w:rsidP="0034511C">
            <w:pPr>
              <w:jc w:val="center"/>
            </w:pPr>
            <w:r>
              <w:t>ACT4</w:t>
            </w:r>
          </w:p>
        </w:tc>
        <w:tc>
          <w:tcPr>
            <w:tcW w:w="1890" w:type="dxa"/>
            <w:tcBorders>
              <w:right w:val="single" w:sz="4" w:space="0" w:color="auto"/>
            </w:tcBorders>
            <w:vAlign w:val="center"/>
          </w:tcPr>
          <w:p w14:paraId="1E3A7FD7" w14:textId="14DA8E4B" w:rsidR="0034511C" w:rsidRDefault="0034511C" w:rsidP="0034511C">
            <w:pPr>
              <w:jc w:val="center"/>
            </w:pPr>
            <w:r w:rsidRPr="00F401F2">
              <w:t>Electrode Tapping</w:t>
            </w:r>
          </w:p>
        </w:tc>
        <w:tc>
          <w:tcPr>
            <w:tcW w:w="4410" w:type="dxa"/>
            <w:tcBorders>
              <w:left w:val="single" w:sz="4" w:space="0" w:color="auto"/>
            </w:tcBorders>
            <w:vAlign w:val="center"/>
          </w:tcPr>
          <w:p w14:paraId="17B55299" w14:textId="53F5F2D9" w:rsidR="0034511C" w:rsidRPr="00F401F2" w:rsidRDefault="0034511C" w:rsidP="0034511C">
            <w:r w:rsidRPr="00F401F2">
              <w:t xml:space="preserve">Tapping on the outer electrode surface on the right wrist </w:t>
            </w:r>
            <w:r w:rsidR="00852453">
              <w:t>with</w:t>
            </w:r>
            <w:r w:rsidRPr="00F401F2">
              <w:t xml:space="preserve"> left hand.</w:t>
            </w:r>
          </w:p>
        </w:tc>
      </w:tr>
      <w:tr w:rsidR="00512FFD" w14:paraId="4BF4380A" w14:textId="77777777" w:rsidTr="0034511C">
        <w:tc>
          <w:tcPr>
            <w:tcW w:w="532" w:type="dxa"/>
            <w:vAlign w:val="center"/>
          </w:tcPr>
          <w:p w14:paraId="7B08BD43" w14:textId="1F918BF8" w:rsidR="0034511C" w:rsidRDefault="0034511C" w:rsidP="0034511C">
            <w:pPr>
              <w:jc w:val="center"/>
            </w:pPr>
            <w:r>
              <w:t>9</w:t>
            </w:r>
          </w:p>
        </w:tc>
        <w:tc>
          <w:tcPr>
            <w:tcW w:w="1448" w:type="dxa"/>
            <w:vAlign w:val="center"/>
          </w:tcPr>
          <w:p w14:paraId="1951B664" w14:textId="74E7E663" w:rsidR="0034511C" w:rsidRDefault="0034511C" w:rsidP="0034511C">
            <w:pPr>
              <w:jc w:val="center"/>
            </w:pPr>
            <w:r>
              <w:t>Seg5_NoMot</w:t>
            </w:r>
          </w:p>
        </w:tc>
        <w:tc>
          <w:tcPr>
            <w:tcW w:w="1080" w:type="dxa"/>
            <w:vAlign w:val="center"/>
          </w:tcPr>
          <w:p w14:paraId="6ECEE853" w14:textId="57D5DD79" w:rsidR="0034511C" w:rsidRDefault="0034511C" w:rsidP="0034511C">
            <w:pPr>
              <w:jc w:val="center"/>
            </w:pPr>
            <w:r>
              <w:t>Seg5-NoMot</w:t>
            </w:r>
          </w:p>
        </w:tc>
        <w:tc>
          <w:tcPr>
            <w:tcW w:w="1890" w:type="dxa"/>
            <w:tcBorders>
              <w:right w:val="single" w:sz="4" w:space="0" w:color="auto"/>
            </w:tcBorders>
            <w:vAlign w:val="center"/>
          </w:tcPr>
          <w:p w14:paraId="12B3BBBB" w14:textId="429E5368" w:rsidR="0034511C" w:rsidRDefault="0034511C" w:rsidP="0034511C">
            <w:pPr>
              <w:jc w:val="center"/>
            </w:pPr>
            <w:r>
              <w:t>No Motion</w:t>
            </w:r>
          </w:p>
        </w:tc>
        <w:tc>
          <w:tcPr>
            <w:tcW w:w="4410" w:type="dxa"/>
            <w:tcBorders>
              <w:left w:val="single" w:sz="4" w:space="0" w:color="auto"/>
            </w:tcBorders>
            <w:vAlign w:val="center"/>
          </w:tcPr>
          <w:p w14:paraId="1F604999" w14:textId="41FCB13F" w:rsidR="0034511C" w:rsidRPr="00F401F2" w:rsidRDefault="0034511C" w:rsidP="0034511C">
            <w:r>
              <w:t>No activity, sitting calm.</w:t>
            </w:r>
          </w:p>
        </w:tc>
      </w:tr>
      <w:tr w:rsidR="00512FFD" w14:paraId="76FADEEB" w14:textId="77777777" w:rsidTr="0034511C">
        <w:tc>
          <w:tcPr>
            <w:tcW w:w="532" w:type="dxa"/>
            <w:vAlign w:val="center"/>
          </w:tcPr>
          <w:p w14:paraId="35841809" w14:textId="4EF29E90" w:rsidR="0034511C" w:rsidRDefault="0034511C" w:rsidP="0034511C">
            <w:pPr>
              <w:jc w:val="center"/>
            </w:pPr>
            <w:r>
              <w:t>10</w:t>
            </w:r>
          </w:p>
        </w:tc>
        <w:tc>
          <w:tcPr>
            <w:tcW w:w="1448" w:type="dxa"/>
            <w:vAlign w:val="center"/>
          </w:tcPr>
          <w:p w14:paraId="279AE2CB" w14:textId="4CB9D5B9" w:rsidR="0034511C" w:rsidRDefault="0034511C" w:rsidP="0034511C">
            <w:pPr>
              <w:jc w:val="center"/>
            </w:pPr>
            <w:proofErr w:type="spellStart"/>
            <w:r>
              <w:t>MakeFist</w:t>
            </w:r>
            <w:proofErr w:type="spellEnd"/>
          </w:p>
        </w:tc>
        <w:tc>
          <w:tcPr>
            <w:tcW w:w="1080" w:type="dxa"/>
            <w:vAlign w:val="center"/>
          </w:tcPr>
          <w:p w14:paraId="7BFB5132" w14:textId="53B05B54" w:rsidR="0034511C" w:rsidRDefault="0034511C" w:rsidP="0034511C">
            <w:pPr>
              <w:jc w:val="center"/>
            </w:pPr>
            <w:r>
              <w:t>ACT5</w:t>
            </w:r>
          </w:p>
        </w:tc>
        <w:tc>
          <w:tcPr>
            <w:tcW w:w="1890" w:type="dxa"/>
            <w:tcBorders>
              <w:right w:val="single" w:sz="4" w:space="0" w:color="auto"/>
            </w:tcBorders>
            <w:vAlign w:val="center"/>
          </w:tcPr>
          <w:p w14:paraId="7366E7FE" w14:textId="5D3C9A33" w:rsidR="0034511C" w:rsidRDefault="0034511C" w:rsidP="0034511C">
            <w:pPr>
              <w:jc w:val="center"/>
            </w:pPr>
            <w:r w:rsidRPr="00F401F2">
              <w:t>Fist Making</w:t>
            </w:r>
          </w:p>
        </w:tc>
        <w:tc>
          <w:tcPr>
            <w:tcW w:w="4410" w:type="dxa"/>
            <w:tcBorders>
              <w:left w:val="single" w:sz="4" w:space="0" w:color="auto"/>
            </w:tcBorders>
            <w:vAlign w:val="center"/>
          </w:tcPr>
          <w:p w14:paraId="75667747" w14:textId="198EEC2D" w:rsidR="0034511C" w:rsidRPr="00F401F2" w:rsidRDefault="0034511C" w:rsidP="0034511C">
            <w:r w:rsidRPr="00F401F2">
              <w:t xml:space="preserve">Different </w:t>
            </w:r>
            <w:r w:rsidR="00480B90">
              <w:t xml:space="preserve">movements </w:t>
            </w:r>
            <w:r w:rsidRPr="00F401F2">
              <w:t>involving making a fist and other finger motions.</w:t>
            </w:r>
          </w:p>
        </w:tc>
      </w:tr>
      <w:tr w:rsidR="00512FFD" w14:paraId="0E078E3B" w14:textId="77777777" w:rsidTr="0034511C">
        <w:tc>
          <w:tcPr>
            <w:tcW w:w="532" w:type="dxa"/>
            <w:vAlign w:val="center"/>
          </w:tcPr>
          <w:p w14:paraId="7D7924D0" w14:textId="183512EA" w:rsidR="0034511C" w:rsidRDefault="0034511C" w:rsidP="0034511C">
            <w:pPr>
              <w:jc w:val="center"/>
            </w:pPr>
            <w:r>
              <w:t>11</w:t>
            </w:r>
          </w:p>
        </w:tc>
        <w:tc>
          <w:tcPr>
            <w:tcW w:w="1448" w:type="dxa"/>
            <w:vAlign w:val="center"/>
          </w:tcPr>
          <w:p w14:paraId="2B864310" w14:textId="2C20D69D" w:rsidR="0034511C" w:rsidRDefault="0034511C" w:rsidP="0034511C">
            <w:pPr>
              <w:jc w:val="center"/>
            </w:pPr>
            <w:r>
              <w:t>Seg6_NoMot</w:t>
            </w:r>
          </w:p>
        </w:tc>
        <w:tc>
          <w:tcPr>
            <w:tcW w:w="1080" w:type="dxa"/>
            <w:vAlign w:val="center"/>
          </w:tcPr>
          <w:p w14:paraId="58C78E42" w14:textId="079E97BC" w:rsidR="0034511C" w:rsidRDefault="0034511C" w:rsidP="0034511C">
            <w:pPr>
              <w:jc w:val="center"/>
            </w:pPr>
            <w:r>
              <w:t>Seg6-NoMot</w:t>
            </w:r>
          </w:p>
        </w:tc>
        <w:tc>
          <w:tcPr>
            <w:tcW w:w="1890" w:type="dxa"/>
            <w:tcBorders>
              <w:right w:val="single" w:sz="4" w:space="0" w:color="auto"/>
            </w:tcBorders>
            <w:vAlign w:val="center"/>
          </w:tcPr>
          <w:p w14:paraId="7AA964D2" w14:textId="48396417" w:rsidR="0034511C" w:rsidRPr="00F401F2" w:rsidRDefault="0034511C" w:rsidP="0034511C">
            <w:pPr>
              <w:jc w:val="center"/>
            </w:pPr>
            <w:r>
              <w:t>No Motion</w:t>
            </w:r>
          </w:p>
        </w:tc>
        <w:tc>
          <w:tcPr>
            <w:tcW w:w="4410" w:type="dxa"/>
            <w:tcBorders>
              <w:left w:val="single" w:sz="4" w:space="0" w:color="auto"/>
            </w:tcBorders>
            <w:vAlign w:val="center"/>
          </w:tcPr>
          <w:p w14:paraId="4F8DCD3D" w14:textId="3B872859" w:rsidR="0034511C" w:rsidRPr="00F401F2" w:rsidRDefault="0034511C" w:rsidP="0034511C">
            <w:r>
              <w:t>No activity, sitting calm.</w:t>
            </w:r>
          </w:p>
        </w:tc>
      </w:tr>
    </w:tbl>
    <w:p w14:paraId="00F5E1C1" w14:textId="77777777" w:rsidR="00871A60" w:rsidRPr="00B002DF" w:rsidRDefault="006A0403" w:rsidP="00DC341A">
      <w:pPr>
        <w:pStyle w:val="Heading1"/>
      </w:pPr>
      <w:r w:rsidRPr="00B002DF">
        <w:t>Disclaimer:</w:t>
      </w:r>
    </w:p>
    <w:p w14:paraId="28A9E7F1" w14:textId="0DD6B54C" w:rsidR="00406D78" w:rsidRDefault="00597E09" w:rsidP="00DB39E8">
      <w:pPr>
        <w:spacing w:before="240"/>
      </w:pPr>
      <w:r w:rsidRPr="00597E09">
        <w:t>The mention of commercial products, their sources, or their use in connection with material reported herein is not to be construed as either an actual or implied endorsement of such products by the Department of Health and Human Services. This article reflects the views of the author and should not be construed to represent FDA’s views or policies.</w:t>
      </w:r>
    </w:p>
    <w:p w14:paraId="711D2613" w14:textId="524237B7" w:rsidR="00406D78" w:rsidRDefault="0051724D" w:rsidP="0051724D">
      <w:pPr>
        <w:pStyle w:val="Heading1"/>
      </w:pPr>
      <w:r>
        <w:t>References:</w:t>
      </w:r>
    </w:p>
    <w:p w14:paraId="682885E1" w14:textId="77777777" w:rsidR="00621E12" w:rsidRPr="00621E12" w:rsidRDefault="00406D78" w:rsidP="00621E12">
      <w:pPr>
        <w:pStyle w:val="EndNoteBibliography"/>
        <w:spacing w:after="0"/>
        <w:ind w:left="720" w:hanging="720"/>
      </w:pPr>
      <w:r>
        <w:fldChar w:fldCharType="begin"/>
      </w:r>
      <w:r>
        <w:instrText xml:space="preserve"> ADDIN EN.REFLIST </w:instrText>
      </w:r>
      <w:r>
        <w:fldChar w:fldCharType="separate"/>
      </w:r>
      <w:r w:rsidR="00621E12" w:rsidRPr="00621E12">
        <w:t>[1]</w:t>
      </w:r>
      <w:r w:rsidR="00621E12" w:rsidRPr="00621E12">
        <w:tab/>
        <w:t xml:space="preserve">L. Galeotti and C. G. Scully, "A method to extract realistic artifacts from electrocardiogram recordings for robust algorithm testing," </w:t>
      </w:r>
      <w:r w:rsidR="00621E12" w:rsidRPr="00621E12">
        <w:rPr>
          <w:i/>
        </w:rPr>
        <w:t xml:space="preserve">Journal of Electrocardiology, </w:t>
      </w:r>
      <w:r w:rsidR="00621E12" w:rsidRPr="00621E12">
        <w:t>vol. 51, no. 6, Supplement, pp. S56-S60, 2018/11/01/ 2018, doi: 10.1016/j.jelectrocard.2018.08.023.</w:t>
      </w:r>
    </w:p>
    <w:p w14:paraId="56916004" w14:textId="39095ABB" w:rsidR="00621E12" w:rsidRPr="00621E12" w:rsidRDefault="00621E12" w:rsidP="00621E12">
      <w:pPr>
        <w:pStyle w:val="EndNoteBibliography"/>
        <w:spacing w:after="0"/>
        <w:ind w:left="720" w:hanging="720"/>
      </w:pPr>
      <w:r w:rsidRPr="00621E12">
        <w:t>[2]</w:t>
      </w:r>
      <w:r w:rsidRPr="00621E12">
        <w:tab/>
        <w:t xml:space="preserve">"ECG Noise Extraction Tool (ECGNExT)." </w:t>
      </w:r>
      <w:hyperlink r:id="rId15" w:history="1">
        <w:r w:rsidRPr="00621E12">
          <w:rPr>
            <w:rStyle w:val="Hyperlink"/>
          </w:rPr>
          <w:t>https://www.fda.gov/medical-devices/science-and-research-medical-devices/ecg-noise-extraction-tool-ecgnext</w:t>
        </w:r>
      </w:hyperlink>
      <w:r w:rsidRPr="00621E12">
        <w:t xml:space="preserve"> (accessed 06/04/2024, 2024).</w:t>
      </w:r>
    </w:p>
    <w:p w14:paraId="5B1D3124" w14:textId="77777777" w:rsidR="00621E12" w:rsidRPr="00621E12" w:rsidRDefault="00621E12" w:rsidP="00621E12">
      <w:pPr>
        <w:pStyle w:val="EndNoteBibliography"/>
        <w:ind w:left="720" w:hanging="720"/>
      </w:pPr>
      <w:r w:rsidRPr="00621E12">
        <w:t>[3]</w:t>
      </w:r>
      <w:r w:rsidRPr="00621E12">
        <w:tab/>
        <w:t xml:space="preserve">A. Suliman, M. Farahmand, L. Galeotti, and C. G. Scully, "Clinical Evaluation of the ECG Noise Extraction Tool as a Component of ECG Analysis Algorithms Evaluation," </w:t>
      </w:r>
      <w:r w:rsidRPr="00621E12">
        <w:rPr>
          <w:i/>
        </w:rPr>
        <w:t xml:space="preserve">IEEE Transactions on Biomedical Engineering, </w:t>
      </w:r>
      <w:r w:rsidRPr="00621E12">
        <w:t>pp. 1-10, 2024, doi: 10.1109/TBME.2024.3386493.</w:t>
      </w:r>
    </w:p>
    <w:p w14:paraId="5E289B09" w14:textId="5BC62242" w:rsidR="00DD207F" w:rsidRDefault="00406D78" w:rsidP="00DB39E8">
      <w:pPr>
        <w:spacing w:before="240"/>
      </w:pPr>
      <w:r>
        <w:fldChar w:fldCharType="end"/>
      </w:r>
    </w:p>
    <w:sectPr w:rsidR="00DD207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DBD0526"/>
    <w:multiLevelType w:val="hybridMultilevel"/>
    <w:tmpl w:val="0E14750A"/>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 w15:restartNumberingAfterBreak="0">
    <w:nsid w:val="596B1ED5"/>
    <w:multiLevelType w:val="hybridMultilevel"/>
    <w:tmpl w:val="D36675CC"/>
    <w:lvl w:ilvl="0" w:tplc="F2D6C2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A864C5B"/>
    <w:multiLevelType w:val="hybridMultilevel"/>
    <w:tmpl w:val="06DA15A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635644155">
    <w:abstractNumId w:val="1"/>
  </w:num>
  <w:num w:numId="2" w16cid:durableId="866917779">
    <w:abstractNumId w:val="2"/>
  </w:num>
  <w:num w:numId="3" w16cid:durableId="9373265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svz55plz2xs2etarpva05uw0e202szrw0p&quot;&gt;My EndNote Library-Converted&lt;record-ids&gt;&lt;item&gt;12&lt;/item&gt;&lt;item&gt;100&lt;/item&gt;&lt;item&gt;105&lt;/item&gt;&lt;/record-ids&gt;&lt;/item&gt;&lt;/Libraries&gt;"/>
  </w:docVars>
  <w:rsids>
    <w:rsidRoot w:val="006C1C03"/>
    <w:rsid w:val="000017CA"/>
    <w:rsid w:val="000100AB"/>
    <w:rsid w:val="00010FD1"/>
    <w:rsid w:val="00017467"/>
    <w:rsid w:val="00025C80"/>
    <w:rsid w:val="00026075"/>
    <w:rsid w:val="000362C1"/>
    <w:rsid w:val="00036BC9"/>
    <w:rsid w:val="00040898"/>
    <w:rsid w:val="000556FB"/>
    <w:rsid w:val="00060D6D"/>
    <w:rsid w:val="00070F15"/>
    <w:rsid w:val="00072098"/>
    <w:rsid w:val="000853C0"/>
    <w:rsid w:val="0008552B"/>
    <w:rsid w:val="00085E17"/>
    <w:rsid w:val="00094FE2"/>
    <w:rsid w:val="00097313"/>
    <w:rsid w:val="000A67D6"/>
    <w:rsid w:val="000B16CD"/>
    <w:rsid w:val="000B5C39"/>
    <w:rsid w:val="000C7B30"/>
    <w:rsid w:val="000D0155"/>
    <w:rsid w:val="000D403B"/>
    <w:rsid w:val="000D4CC9"/>
    <w:rsid w:val="000D7533"/>
    <w:rsid w:val="000E4B4A"/>
    <w:rsid w:val="000E5F6D"/>
    <w:rsid w:val="000E7BA4"/>
    <w:rsid w:val="000F28BD"/>
    <w:rsid w:val="000F31E9"/>
    <w:rsid w:val="000F3227"/>
    <w:rsid w:val="000F3DC6"/>
    <w:rsid w:val="000F48A1"/>
    <w:rsid w:val="000F71F7"/>
    <w:rsid w:val="000F7633"/>
    <w:rsid w:val="001075C3"/>
    <w:rsid w:val="0011529D"/>
    <w:rsid w:val="0012185F"/>
    <w:rsid w:val="00122902"/>
    <w:rsid w:val="0012615B"/>
    <w:rsid w:val="00131815"/>
    <w:rsid w:val="00131F0C"/>
    <w:rsid w:val="001346FA"/>
    <w:rsid w:val="001348D8"/>
    <w:rsid w:val="00136921"/>
    <w:rsid w:val="001434B4"/>
    <w:rsid w:val="00143C6C"/>
    <w:rsid w:val="0014504E"/>
    <w:rsid w:val="00150704"/>
    <w:rsid w:val="00152C8E"/>
    <w:rsid w:val="00153F0D"/>
    <w:rsid w:val="001569A2"/>
    <w:rsid w:val="001701E6"/>
    <w:rsid w:val="00172902"/>
    <w:rsid w:val="00174A9B"/>
    <w:rsid w:val="0018101F"/>
    <w:rsid w:val="00186172"/>
    <w:rsid w:val="001903DA"/>
    <w:rsid w:val="00191B20"/>
    <w:rsid w:val="00191FA6"/>
    <w:rsid w:val="00195AC6"/>
    <w:rsid w:val="00195FC5"/>
    <w:rsid w:val="00196F94"/>
    <w:rsid w:val="001A40E0"/>
    <w:rsid w:val="001A5471"/>
    <w:rsid w:val="001A72B9"/>
    <w:rsid w:val="001B0542"/>
    <w:rsid w:val="001B5712"/>
    <w:rsid w:val="001B67FF"/>
    <w:rsid w:val="001B79AD"/>
    <w:rsid w:val="001C3219"/>
    <w:rsid w:val="001C6799"/>
    <w:rsid w:val="001D012A"/>
    <w:rsid w:val="001D451E"/>
    <w:rsid w:val="001D4659"/>
    <w:rsid w:val="001D5ECB"/>
    <w:rsid w:val="001E4350"/>
    <w:rsid w:val="001E6E66"/>
    <w:rsid w:val="001E70C0"/>
    <w:rsid w:val="001F0DAD"/>
    <w:rsid w:val="001F5C7B"/>
    <w:rsid w:val="001F6EF4"/>
    <w:rsid w:val="002002D3"/>
    <w:rsid w:val="00200D57"/>
    <w:rsid w:val="002028B2"/>
    <w:rsid w:val="00204DBE"/>
    <w:rsid w:val="00205F97"/>
    <w:rsid w:val="0020658C"/>
    <w:rsid w:val="002155EC"/>
    <w:rsid w:val="00216806"/>
    <w:rsid w:val="00223615"/>
    <w:rsid w:val="00223E02"/>
    <w:rsid w:val="00224A10"/>
    <w:rsid w:val="0022505A"/>
    <w:rsid w:val="00225B21"/>
    <w:rsid w:val="00234932"/>
    <w:rsid w:val="00246250"/>
    <w:rsid w:val="00247FFE"/>
    <w:rsid w:val="00250404"/>
    <w:rsid w:val="00252631"/>
    <w:rsid w:val="00253FA6"/>
    <w:rsid w:val="0026610C"/>
    <w:rsid w:val="00266987"/>
    <w:rsid w:val="00267390"/>
    <w:rsid w:val="002709C6"/>
    <w:rsid w:val="00271835"/>
    <w:rsid w:val="00272142"/>
    <w:rsid w:val="0027567E"/>
    <w:rsid w:val="00283D90"/>
    <w:rsid w:val="002849CE"/>
    <w:rsid w:val="00286313"/>
    <w:rsid w:val="002871E9"/>
    <w:rsid w:val="00290E76"/>
    <w:rsid w:val="00291C2F"/>
    <w:rsid w:val="00291FD2"/>
    <w:rsid w:val="00296593"/>
    <w:rsid w:val="002A336E"/>
    <w:rsid w:val="002A489F"/>
    <w:rsid w:val="002A6624"/>
    <w:rsid w:val="002A75CD"/>
    <w:rsid w:val="002B61C9"/>
    <w:rsid w:val="002C2CD1"/>
    <w:rsid w:val="002C2EA2"/>
    <w:rsid w:val="002C5D8B"/>
    <w:rsid w:val="002C7B2A"/>
    <w:rsid w:val="002C7EA8"/>
    <w:rsid w:val="002E0074"/>
    <w:rsid w:val="002E6085"/>
    <w:rsid w:val="002E6720"/>
    <w:rsid w:val="002E6BE5"/>
    <w:rsid w:val="002F2A8A"/>
    <w:rsid w:val="002F2C26"/>
    <w:rsid w:val="002F537D"/>
    <w:rsid w:val="00301819"/>
    <w:rsid w:val="0030525E"/>
    <w:rsid w:val="00315052"/>
    <w:rsid w:val="0031777F"/>
    <w:rsid w:val="00320E68"/>
    <w:rsid w:val="00322BA1"/>
    <w:rsid w:val="00324BB8"/>
    <w:rsid w:val="00330AED"/>
    <w:rsid w:val="003346FA"/>
    <w:rsid w:val="00336FE0"/>
    <w:rsid w:val="00341ABE"/>
    <w:rsid w:val="0034252C"/>
    <w:rsid w:val="0034511C"/>
    <w:rsid w:val="0034670A"/>
    <w:rsid w:val="00352FFC"/>
    <w:rsid w:val="003535DA"/>
    <w:rsid w:val="00353930"/>
    <w:rsid w:val="00353C75"/>
    <w:rsid w:val="00354337"/>
    <w:rsid w:val="0035747D"/>
    <w:rsid w:val="00357F62"/>
    <w:rsid w:val="00360694"/>
    <w:rsid w:val="00371D9D"/>
    <w:rsid w:val="00376F7E"/>
    <w:rsid w:val="00382B0B"/>
    <w:rsid w:val="00386AEF"/>
    <w:rsid w:val="003922F9"/>
    <w:rsid w:val="003A4421"/>
    <w:rsid w:val="003A55BD"/>
    <w:rsid w:val="003C7F32"/>
    <w:rsid w:val="003D4481"/>
    <w:rsid w:val="003D6B47"/>
    <w:rsid w:val="003E140D"/>
    <w:rsid w:val="003E19BE"/>
    <w:rsid w:val="003E24BF"/>
    <w:rsid w:val="003E2EB7"/>
    <w:rsid w:val="003E39AC"/>
    <w:rsid w:val="003E67EC"/>
    <w:rsid w:val="003E7817"/>
    <w:rsid w:val="003F013B"/>
    <w:rsid w:val="003F0EDB"/>
    <w:rsid w:val="003F4021"/>
    <w:rsid w:val="003F7006"/>
    <w:rsid w:val="003F785F"/>
    <w:rsid w:val="00403052"/>
    <w:rsid w:val="00405EDD"/>
    <w:rsid w:val="00405FCE"/>
    <w:rsid w:val="00406D78"/>
    <w:rsid w:val="004176E9"/>
    <w:rsid w:val="004215BF"/>
    <w:rsid w:val="00426B0B"/>
    <w:rsid w:val="004349E5"/>
    <w:rsid w:val="004441AF"/>
    <w:rsid w:val="00462250"/>
    <w:rsid w:val="00462881"/>
    <w:rsid w:val="00464F22"/>
    <w:rsid w:val="00465659"/>
    <w:rsid w:val="00467533"/>
    <w:rsid w:val="004709BA"/>
    <w:rsid w:val="00471E50"/>
    <w:rsid w:val="00480B90"/>
    <w:rsid w:val="00480FFA"/>
    <w:rsid w:val="00481C50"/>
    <w:rsid w:val="00484FC2"/>
    <w:rsid w:val="004919B4"/>
    <w:rsid w:val="004925E2"/>
    <w:rsid w:val="00496E84"/>
    <w:rsid w:val="004A3019"/>
    <w:rsid w:val="004C24A9"/>
    <w:rsid w:val="004C3C7E"/>
    <w:rsid w:val="004C68EB"/>
    <w:rsid w:val="004C7C73"/>
    <w:rsid w:val="004D27CD"/>
    <w:rsid w:val="004E2046"/>
    <w:rsid w:val="004E38B0"/>
    <w:rsid w:val="004E5C65"/>
    <w:rsid w:val="004F0971"/>
    <w:rsid w:val="004F1869"/>
    <w:rsid w:val="004F50EF"/>
    <w:rsid w:val="004F6B21"/>
    <w:rsid w:val="004F74F1"/>
    <w:rsid w:val="004F7A2F"/>
    <w:rsid w:val="004F7F59"/>
    <w:rsid w:val="00504CAD"/>
    <w:rsid w:val="00504D50"/>
    <w:rsid w:val="00505370"/>
    <w:rsid w:val="00506E79"/>
    <w:rsid w:val="00512FFD"/>
    <w:rsid w:val="005139FA"/>
    <w:rsid w:val="00515087"/>
    <w:rsid w:val="0051724D"/>
    <w:rsid w:val="00517B38"/>
    <w:rsid w:val="005243D5"/>
    <w:rsid w:val="0052500F"/>
    <w:rsid w:val="00525D71"/>
    <w:rsid w:val="005306D0"/>
    <w:rsid w:val="00532169"/>
    <w:rsid w:val="00540DBE"/>
    <w:rsid w:val="00541E8D"/>
    <w:rsid w:val="0055021E"/>
    <w:rsid w:val="0055042D"/>
    <w:rsid w:val="00550E09"/>
    <w:rsid w:val="00554A10"/>
    <w:rsid w:val="00556CA5"/>
    <w:rsid w:val="00563DEE"/>
    <w:rsid w:val="00564473"/>
    <w:rsid w:val="00565D9F"/>
    <w:rsid w:val="005666CF"/>
    <w:rsid w:val="00567DC2"/>
    <w:rsid w:val="00571B50"/>
    <w:rsid w:val="0057376A"/>
    <w:rsid w:val="005766EA"/>
    <w:rsid w:val="00582576"/>
    <w:rsid w:val="00582760"/>
    <w:rsid w:val="00583C7A"/>
    <w:rsid w:val="005855E8"/>
    <w:rsid w:val="00587486"/>
    <w:rsid w:val="005875B1"/>
    <w:rsid w:val="005903CF"/>
    <w:rsid w:val="005904D1"/>
    <w:rsid w:val="00594284"/>
    <w:rsid w:val="00594FCF"/>
    <w:rsid w:val="005952E1"/>
    <w:rsid w:val="005954F4"/>
    <w:rsid w:val="00597E09"/>
    <w:rsid w:val="005A75FD"/>
    <w:rsid w:val="005B4F25"/>
    <w:rsid w:val="005B664E"/>
    <w:rsid w:val="005B69DF"/>
    <w:rsid w:val="005C089A"/>
    <w:rsid w:val="005C4C95"/>
    <w:rsid w:val="005D136D"/>
    <w:rsid w:val="005D4CAA"/>
    <w:rsid w:val="005D6977"/>
    <w:rsid w:val="005D7603"/>
    <w:rsid w:val="005E29D9"/>
    <w:rsid w:val="005E2F74"/>
    <w:rsid w:val="005F095C"/>
    <w:rsid w:val="005F5F4C"/>
    <w:rsid w:val="005F794D"/>
    <w:rsid w:val="006054EB"/>
    <w:rsid w:val="006157BF"/>
    <w:rsid w:val="00621E12"/>
    <w:rsid w:val="0062389F"/>
    <w:rsid w:val="00625439"/>
    <w:rsid w:val="006262F7"/>
    <w:rsid w:val="00635EE1"/>
    <w:rsid w:val="00636101"/>
    <w:rsid w:val="006435A9"/>
    <w:rsid w:val="00643D61"/>
    <w:rsid w:val="00650A6E"/>
    <w:rsid w:val="0065425E"/>
    <w:rsid w:val="00654301"/>
    <w:rsid w:val="00655581"/>
    <w:rsid w:val="00656076"/>
    <w:rsid w:val="00666917"/>
    <w:rsid w:val="0067366C"/>
    <w:rsid w:val="00676021"/>
    <w:rsid w:val="00681358"/>
    <w:rsid w:val="0068228C"/>
    <w:rsid w:val="00683550"/>
    <w:rsid w:val="00684099"/>
    <w:rsid w:val="00696657"/>
    <w:rsid w:val="006974AA"/>
    <w:rsid w:val="00697C09"/>
    <w:rsid w:val="006A0403"/>
    <w:rsid w:val="006A1DEA"/>
    <w:rsid w:val="006A46FD"/>
    <w:rsid w:val="006B1155"/>
    <w:rsid w:val="006B2589"/>
    <w:rsid w:val="006B2DAF"/>
    <w:rsid w:val="006B414E"/>
    <w:rsid w:val="006B4AE5"/>
    <w:rsid w:val="006C05C5"/>
    <w:rsid w:val="006C0672"/>
    <w:rsid w:val="006C0690"/>
    <w:rsid w:val="006C1C03"/>
    <w:rsid w:val="006D3033"/>
    <w:rsid w:val="006D40BA"/>
    <w:rsid w:val="006D5062"/>
    <w:rsid w:val="006E0367"/>
    <w:rsid w:val="006E06AC"/>
    <w:rsid w:val="006E1F7E"/>
    <w:rsid w:val="006E3844"/>
    <w:rsid w:val="006E3BE9"/>
    <w:rsid w:val="006E6F1E"/>
    <w:rsid w:val="006F2A47"/>
    <w:rsid w:val="006F3BAF"/>
    <w:rsid w:val="006F5514"/>
    <w:rsid w:val="00704D56"/>
    <w:rsid w:val="0070618B"/>
    <w:rsid w:val="00706DDC"/>
    <w:rsid w:val="007176DF"/>
    <w:rsid w:val="00722A4B"/>
    <w:rsid w:val="00723307"/>
    <w:rsid w:val="00726569"/>
    <w:rsid w:val="00740072"/>
    <w:rsid w:val="00751AAB"/>
    <w:rsid w:val="007546D4"/>
    <w:rsid w:val="00754715"/>
    <w:rsid w:val="00756797"/>
    <w:rsid w:val="0075679C"/>
    <w:rsid w:val="007567B0"/>
    <w:rsid w:val="00763D5E"/>
    <w:rsid w:val="00770DAD"/>
    <w:rsid w:val="00773953"/>
    <w:rsid w:val="007763DD"/>
    <w:rsid w:val="007819EF"/>
    <w:rsid w:val="00787B74"/>
    <w:rsid w:val="00792098"/>
    <w:rsid w:val="00797F7E"/>
    <w:rsid w:val="007A19CE"/>
    <w:rsid w:val="007A26BB"/>
    <w:rsid w:val="007A4EC1"/>
    <w:rsid w:val="007A509C"/>
    <w:rsid w:val="007B3A4C"/>
    <w:rsid w:val="007B6BA3"/>
    <w:rsid w:val="007B77D5"/>
    <w:rsid w:val="007B7D3C"/>
    <w:rsid w:val="007C2BDD"/>
    <w:rsid w:val="007C3035"/>
    <w:rsid w:val="007C7B9C"/>
    <w:rsid w:val="007D05DB"/>
    <w:rsid w:val="007D3828"/>
    <w:rsid w:val="007D53D3"/>
    <w:rsid w:val="007F7F7D"/>
    <w:rsid w:val="00804E5A"/>
    <w:rsid w:val="00812919"/>
    <w:rsid w:val="00813079"/>
    <w:rsid w:val="00814206"/>
    <w:rsid w:val="008142D4"/>
    <w:rsid w:val="00814904"/>
    <w:rsid w:val="00817F2A"/>
    <w:rsid w:val="00820B98"/>
    <w:rsid w:val="00832786"/>
    <w:rsid w:val="00832839"/>
    <w:rsid w:val="00834D5D"/>
    <w:rsid w:val="008356AC"/>
    <w:rsid w:val="00841257"/>
    <w:rsid w:val="00844FAA"/>
    <w:rsid w:val="008457BA"/>
    <w:rsid w:val="00851A5B"/>
    <w:rsid w:val="00852453"/>
    <w:rsid w:val="00863763"/>
    <w:rsid w:val="00863F0A"/>
    <w:rsid w:val="00865456"/>
    <w:rsid w:val="00866078"/>
    <w:rsid w:val="00871A60"/>
    <w:rsid w:val="00871BB8"/>
    <w:rsid w:val="00872240"/>
    <w:rsid w:val="00872548"/>
    <w:rsid w:val="00874A3E"/>
    <w:rsid w:val="0088750F"/>
    <w:rsid w:val="00890B0C"/>
    <w:rsid w:val="00891048"/>
    <w:rsid w:val="00892BAD"/>
    <w:rsid w:val="00897DE1"/>
    <w:rsid w:val="008A1E9F"/>
    <w:rsid w:val="008A7E37"/>
    <w:rsid w:val="008B5A21"/>
    <w:rsid w:val="008B7D1A"/>
    <w:rsid w:val="008C1B1F"/>
    <w:rsid w:val="008C403D"/>
    <w:rsid w:val="008D0B26"/>
    <w:rsid w:val="008E0880"/>
    <w:rsid w:val="008E6B64"/>
    <w:rsid w:val="008F34DE"/>
    <w:rsid w:val="008F3A88"/>
    <w:rsid w:val="008F4E2E"/>
    <w:rsid w:val="008F6011"/>
    <w:rsid w:val="0090121F"/>
    <w:rsid w:val="00902675"/>
    <w:rsid w:val="00903A88"/>
    <w:rsid w:val="009042AA"/>
    <w:rsid w:val="009048E5"/>
    <w:rsid w:val="00905C1B"/>
    <w:rsid w:val="00911F5E"/>
    <w:rsid w:val="0091355F"/>
    <w:rsid w:val="00916FB4"/>
    <w:rsid w:val="0092334A"/>
    <w:rsid w:val="009257DC"/>
    <w:rsid w:val="00936965"/>
    <w:rsid w:val="00945242"/>
    <w:rsid w:val="0094535C"/>
    <w:rsid w:val="009464BF"/>
    <w:rsid w:val="00946560"/>
    <w:rsid w:val="00963549"/>
    <w:rsid w:val="00966AA1"/>
    <w:rsid w:val="009725D6"/>
    <w:rsid w:val="0097382E"/>
    <w:rsid w:val="00973895"/>
    <w:rsid w:val="009753EF"/>
    <w:rsid w:val="00975996"/>
    <w:rsid w:val="0097629A"/>
    <w:rsid w:val="00981B70"/>
    <w:rsid w:val="009825EF"/>
    <w:rsid w:val="009836DD"/>
    <w:rsid w:val="0098455A"/>
    <w:rsid w:val="009846F5"/>
    <w:rsid w:val="00987124"/>
    <w:rsid w:val="009901FA"/>
    <w:rsid w:val="00993F9A"/>
    <w:rsid w:val="009B01BF"/>
    <w:rsid w:val="009B287F"/>
    <w:rsid w:val="009B5AC7"/>
    <w:rsid w:val="009B6AE0"/>
    <w:rsid w:val="009B723F"/>
    <w:rsid w:val="009B7744"/>
    <w:rsid w:val="009B7C5C"/>
    <w:rsid w:val="009C156C"/>
    <w:rsid w:val="009C1ACE"/>
    <w:rsid w:val="009C30FE"/>
    <w:rsid w:val="009C3CD3"/>
    <w:rsid w:val="009D2592"/>
    <w:rsid w:val="009D266C"/>
    <w:rsid w:val="009D2732"/>
    <w:rsid w:val="009D27F4"/>
    <w:rsid w:val="009E0369"/>
    <w:rsid w:val="009E0814"/>
    <w:rsid w:val="009E2BF7"/>
    <w:rsid w:val="009E386B"/>
    <w:rsid w:val="009E47F8"/>
    <w:rsid w:val="009F6414"/>
    <w:rsid w:val="009F7A5F"/>
    <w:rsid w:val="00A00920"/>
    <w:rsid w:val="00A10082"/>
    <w:rsid w:val="00A12ED8"/>
    <w:rsid w:val="00A1388D"/>
    <w:rsid w:val="00A1405B"/>
    <w:rsid w:val="00A22BAF"/>
    <w:rsid w:val="00A26A08"/>
    <w:rsid w:val="00A33084"/>
    <w:rsid w:val="00A3461D"/>
    <w:rsid w:val="00A34D9A"/>
    <w:rsid w:val="00A40675"/>
    <w:rsid w:val="00A44306"/>
    <w:rsid w:val="00A443C7"/>
    <w:rsid w:val="00A54ED7"/>
    <w:rsid w:val="00A563DC"/>
    <w:rsid w:val="00A61B94"/>
    <w:rsid w:val="00A620C9"/>
    <w:rsid w:val="00A62705"/>
    <w:rsid w:val="00A62710"/>
    <w:rsid w:val="00A64507"/>
    <w:rsid w:val="00A71B6D"/>
    <w:rsid w:val="00A7365B"/>
    <w:rsid w:val="00A736AC"/>
    <w:rsid w:val="00A75B47"/>
    <w:rsid w:val="00A8165B"/>
    <w:rsid w:val="00A82E55"/>
    <w:rsid w:val="00A8553B"/>
    <w:rsid w:val="00A9363F"/>
    <w:rsid w:val="00AA06ED"/>
    <w:rsid w:val="00AA19AA"/>
    <w:rsid w:val="00AA687C"/>
    <w:rsid w:val="00AA6BD4"/>
    <w:rsid w:val="00AA6FB9"/>
    <w:rsid w:val="00AB0D89"/>
    <w:rsid w:val="00AB2E4F"/>
    <w:rsid w:val="00AC5E1E"/>
    <w:rsid w:val="00AC791B"/>
    <w:rsid w:val="00AD30FF"/>
    <w:rsid w:val="00AE6082"/>
    <w:rsid w:val="00AE72BF"/>
    <w:rsid w:val="00AF1113"/>
    <w:rsid w:val="00AF3634"/>
    <w:rsid w:val="00AF4303"/>
    <w:rsid w:val="00B002DF"/>
    <w:rsid w:val="00B03FC2"/>
    <w:rsid w:val="00B052F0"/>
    <w:rsid w:val="00B12AA6"/>
    <w:rsid w:val="00B14B28"/>
    <w:rsid w:val="00B25507"/>
    <w:rsid w:val="00B33260"/>
    <w:rsid w:val="00B348F2"/>
    <w:rsid w:val="00B35515"/>
    <w:rsid w:val="00B35AAC"/>
    <w:rsid w:val="00B363BA"/>
    <w:rsid w:val="00B41E85"/>
    <w:rsid w:val="00B42E48"/>
    <w:rsid w:val="00B44665"/>
    <w:rsid w:val="00B4649D"/>
    <w:rsid w:val="00B47D0F"/>
    <w:rsid w:val="00B504D7"/>
    <w:rsid w:val="00B55A39"/>
    <w:rsid w:val="00B574B0"/>
    <w:rsid w:val="00B60256"/>
    <w:rsid w:val="00B656D0"/>
    <w:rsid w:val="00B658C1"/>
    <w:rsid w:val="00B66A8F"/>
    <w:rsid w:val="00B7483C"/>
    <w:rsid w:val="00B77260"/>
    <w:rsid w:val="00B83153"/>
    <w:rsid w:val="00B861F8"/>
    <w:rsid w:val="00B901A5"/>
    <w:rsid w:val="00B9150D"/>
    <w:rsid w:val="00BA0C09"/>
    <w:rsid w:val="00BA2B45"/>
    <w:rsid w:val="00BA4EA5"/>
    <w:rsid w:val="00BA6635"/>
    <w:rsid w:val="00BB155E"/>
    <w:rsid w:val="00BC208A"/>
    <w:rsid w:val="00BC2772"/>
    <w:rsid w:val="00BC5078"/>
    <w:rsid w:val="00BC7215"/>
    <w:rsid w:val="00BD18E0"/>
    <w:rsid w:val="00BE0EB1"/>
    <w:rsid w:val="00BE1FBD"/>
    <w:rsid w:val="00BE5491"/>
    <w:rsid w:val="00BE66F2"/>
    <w:rsid w:val="00BF0DF6"/>
    <w:rsid w:val="00BF2503"/>
    <w:rsid w:val="00BF38DE"/>
    <w:rsid w:val="00C02935"/>
    <w:rsid w:val="00C06C14"/>
    <w:rsid w:val="00C1055C"/>
    <w:rsid w:val="00C11EC6"/>
    <w:rsid w:val="00C13C6A"/>
    <w:rsid w:val="00C15D0D"/>
    <w:rsid w:val="00C16941"/>
    <w:rsid w:val="00C209D9"/>
    <w:rsid w:val="00C20F50"/>
    <w:rsid w:val="00C2483C"/>
    <w:rsid w:val="00C25272"/>
    <w:rsid w:val="00C25C11"/>
    <w:rsid w:val="00C25F3A"/>
    <w:rsid w:val="00C30D36"/>
    <w:rsid w:val="00C343BD"/>
    <w:rsid w:val="00C36B9F"/>
    <w:rsid w:val="00C429EE"/>
    <w:rsid w:val="00C432D9"/>
    <w:rsid w:val="00C47B2D"/>
    <w:rsid w:val="00C4E47A"/>
    <w:rsid w:val="00C6263E"/>
    <w:rsid w:val="00C83E62"/>
    <w:rsid w:val="00C84634"/>
    <w:rsid w:val="00C90D87"/>
    <w:rsid w:val="00C91804"/>
    <w:rsid w:val="00C91854"/>
    <w:rsid w:val="00C95589"/>
    <w:rsid w:val="00C97283"/>
    <w:rsid w:val="00CA102F"/>
    <w:rsid w:val="00CA29C1"/>
    <w:rsid w:val="00CA4064"/>
    <w:rsid w:val="00CA7786"/>
    <w:rsid w:val="00CB383B"/>
    <w:rsid w:val="00CB4BCC"/>
    <w:rsid w:val="00CB5EE4"/>
    <w:rsid w:val="00CB75B3"/>
    <w:rsid w:val="00CC128A"/>
    <w:rsid w:val="00CC369E"/>
    <w:rsid w:val="00CC6A15"/>
    <w:rsid w:val="00CD3C44"/>
    <w:rsid w:val="00CD478E"/>
    <w:rsid w:val="00CD4928"/>
    <w:rsid w:val="00CD51BB"/>
    <w:rsid w:val="00CD7CFA"/>
    <w:rsid w:val="00CE2989"/>
    <w:rsid w:val="00CE71FC"/>
    <w:rsid w:val="00CE7A32"/>
    <w:rsid w:val="00CF3309"/>
    <w:rsid w:val="00CF387D"/>
    <w:rsid w:val="00CF4EEB"/>
    <w:rsid w:val="00CF564B"/>
    <w:rsid w:val="00D011F7"/>
    <w:rsid w:val="00D11AE6"/>
    <w:rsid w:val="00D13B98"/>
    <w:rsid w:val="00D17AE7"/>
    <w:rsid w:val="00D2024B"/>
    <w:rsid w:val="00D230AD"/>
    <w:rsid w:val="00D245C9"/>
    <w:rsid w:val="00D2694C"/>
    <w:rsid w:val="00D346B1"/>
    <w:rsid w:val="00D42099"/>
    <w:rsid w:val="00D4238B"/>
    <w:rsid w:val="00D435FF"/>
    <w:rsid w:val="00D460F0"/>
    <w:rsid w:val="00D47EC3"/>
    <w:rsid w:val="00D51142"/>
    <w:rsid w:val="00D51CB0"/>
    <w:rsid w:val="00D5769A"/>
    <w:rsid w:val="00D57A19"/>
    <w:rsid w:val="00D60460"/>
    <w:rsid w:val="00D61649"/>
    <w:rsid w:val="00D63475"/>
    <w:rsid w:val="00D71DBE"/>
    <w:rsid w:val="00D73073"/>
    <w:rsid w:val="00D734A8"/>
    <w:rsid w:val="00D74DEE"/>
    <w:rsid w:val="00D77DDF"/>
    <w:rsid w:val="00D838CB"/>
    <w:rsid w:val="00D840C0"/>
    <w:rsid w:val="00D9514B"/>
    <w:rsid w:val="00DA1636"/>
    <w:rsid w:val="00DA4034"/>
    <w:rsid w:val="00DA76A3"/>
    <w:rsid w:val="00DB39E8"/>
    <w:rsid w:val="00DB404E"/>
    <w:rsid w:val="00DB7265"/>
    <w:rsid w:val="00DB7619"/>
    <w:rsid w:val="00DC1C18"/>
    <w:rsid w:val="00DC2F1B"/>
    <w:rsid w:val="00DC341A"/>
    <w:rsid w:val="00DC358F"/>
    <w:rsid w:val="00DC7337"/>
    <w:rsid w:val="00DD06BA"/>
    <w:rsid w:val="00DD207F"/>
    <w:rsid w:val="00DE0A62"/>
    <w:rsid w:val="00DE445A"/>
    <w:rsid w:val="00DF3DD5"/>
    <w:rsid w:val="00DF52B0"/>
    <w:rsid w:val="00DF6452"/>
    <w:rsid w:val="00E00E25"/>
    <w:rsid w:val="00E04461"/>
    <w:rsid w:val="00E05544"/>
    <w:rsid w:val="00E115F8"/>
    <w:rsid w:val="00E117B2"/>
    <w:rsid w:val="00E131EE"/>
    <w:rsid w:val="00E175BB"/>
    <w:rsid w:val="00E17FDB"/>
    <w:rsid w:val="00E224B6"/>
    <w:rsid w:val="00E24D09"/>
    <w:rsid w:val="00E26FFA"/>
    <w:rsid w:val="00E305A6"/>
    <w:rsid w:val="00E3364F"/>
    <w:rsid w:val="00E338C1"/>
    <w:rsid w:val="00E34ED5"/>
    <w:rsid w:val="00E374D3"/>
    <w:rsid w:val="00E41F9A"/>
    <w:rsid w:val="00E443EB"/>
    <w:rsid w:val="00E44F8A"/>
    <w:rsid w:val="00E4511E"/>
    <w:rsid w:val="00E45862"/>
    <w:rsid w:val="00E5065F"/>
    <w:rsid w:val="00E51B99"/>
    <w:rsid w:val="00E542B6"/>
    <w:rsid w:val="00E61AB7"/>
    <w:rsid w:val="00E647FF"/>
    <w:rsid w:val="00E664CC"/>
    <w:rsid w:val="00E83AB2"/>
    <w:rsid w:val="00E84BA0"/>
    <w:rsid w:val="00E87E76"/>
    <w:rsid w:val="00E91B29"/>
    <w:rsid w:val="00E9385B"/>
    <w:rsid w:val="00E955C3"/>
    <w:rsid w:val="00E957B3"/>
    <w:rsid w:val="00EA3AF5"/>
    <w:rsid w:val="00EA7B62"/>
    <w:rsid w:val="00EB1A61"/>
    <w:rsid w:val="00EB6397"/>
    <w:rsid w:val="00EC280E"/>
    <w:rsid w:val="00EC439D"/>
    <w:rsid w:val="00ED3B16"/>
    <w:rsid w:val="00EE2B83"/>
    <w:rsid w:val="00EE4EC3"/>
    <w:rsid w:val="00EE62E1"/>
    <w:rsid w:val="00EE7DA9"/>
    <w:rsid w:val="00EF1520"/>
    <w:rsid w:val="00EF6BD6"/>
    <w:rsid w:val="00F00A49"/>
    <w:rsid w:val="00F05091"/>
    <w:rsid w:val="00F0598D"/>
    <w:rsid w:val="00F10349"/>
    <w:rsid w:val="00F113F7"/>
    <w:rsid w:val="00F14523"/>
    <w:rsid w:val="00F31C9B"/>
    <w:rsid w:val="00F32FF2"/>
    <w:rsid w:val="00F35BA9"/>
    <w:rsid w:val="00F401F2"/>
    <w:rsid w:val="00F45A5C"/>
    <w:rsid w:val="00F469B1"/>
    <w:rsid w:val="00F46DD4"/>
    <w:rsid w:val="00F51653"/>
    <w:rsid w:val="00F56E9A"/>
    <w:rsid w:val="00F613DE"/>
    <w:rsid w:val="00F66423"/>
    <w:rsid w:val="00F67A01"/>
    <w:rsid w:val="00F7080B"/>
    <w:rsid w:val="00F74F05"/>
    <w:rsid w:val="00F92B42"/>
    <w:rsid w:val="00F93341"/>
    <w:rsid w:val="00F95546"/>
    <w:rsid w:val="00F95678"/>
    <w:rsid w:val="00F967C0"/>
    <w:rsid w:val="00FA5393"/>
    <w:rsid w:val="00FA7510"/>
    <w:rsid w:val="00FB0FD5"/>
    <w:rsid w:val="00FB1814"/>
    <w:rsid w:val="00FB2726"/>
    <w:rsid w:val="00FB7E75"/>
    <w:rsid w:val="00FC130C"/>
    <w:rsid w:val="00FC5291"/>
    <w:rsid w:val="00FC75E0"/>
    <w:rsid w:val="00FD13F0"/>
    <w:rsid w:val="00FD162C"/>
    <w:rsid w:val="00FD3343"/>
    <w:rsid w:val="00FD350A"/>
    <w:rsid w:val="00FD3667"/>
    <w:rsid w:val="00FE2F57"/>
    <w:rsid w:val="00FE434C"/>
    <w:rsid w:val="00FE4522"/>
    <w:rsid w:val="00FE5EB7"/>
    <w:rsid w:val="09BD4015"/>
    <w:rsid w:val="0ABE021F"/>
    <w:rsid w:val="0DEBD2F2"/>
    <w:rsid w:val="0E796212"/>
    <w:rsid w:val="149A2F47"/>
    <w:rsid w:val="14C650AB"/>
    <w:rsid w:val="17E17992"/>
    <w:rsid w:val="1880E053"/>
    <w:rsid w:val="1A6FFF70"/>
    <w:rsid w:val="232F18BE"/>
    <w:rsid w:val="27928453"/>
    <w:rsid w:val="2A8F1376"/>
    <w:rsid w:val="2D18DF52"/>
    <w:rsid w:val="3A6E43B4"/>
    <w:rsid w:val="3F2376C1"/>
    <w:rsid w:val="41FC3161"/>
    <w:rsid w:val="4372E678"/>
    <w:rsid w:val="4AE8CCCF"/>
    <w:rsid w:val="4E66A6D7"/>
    <w:rsid w:val="4F68641C"/>
    <w:rsid w:val="57730A50"/>
    <w:rsid w:val="686778F7"/>
    <w:rsid w:val="68943A69"/>
    <w:rsid w:val="6A7E0959"/>
    <w:rsid w:val="6D179ADD"/>
    <w:rsid w:val="6FFF609B"/>
    <w:rsid w:val="79A15DD6"/>
    <w:rsid w:val="79FC44DB"/>
    <w:rsid w:val="7A92F3F3"/>
    <w:rsid w:val="7D0BD285"/>
    <w:rsid w:val="7D1F4972"/>
    <w:rsid w:val="7D59B1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8CBE81"/>
  <w15:chartTrackingRefBased/>
  <w15:docId w15:val="{EA1A7870-A0BD-4B43-8D0F-38C7B47859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C34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435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435FF"/>
    <w:pPr>
      <w:ind w:left="720"/>
      <w:contextualSpacing/>
    </w:pPr>
  </w:style>
  <w:style w:type="character" w:styleId="CommentReference">
    <w:name w:val="annotation reference"/>
    <w:basedOn w:val="DefaultParagraphFont"/>
    <w:uiPriority w:val="99"/>
    <w:semiHidden/>
    <w:unhideWhenUsed/>
    <w:rsid w:val="0062389F"/>
    <w:rPr>
      <w:sz w:val="16"/>
      <w:szCs w:val="16"/>
    </w:rPr>
  </w:style>
  <w:style w:type="paragraph" w:styleId="CommentText">
    <w:name w:val="annotation text"/>
    <w:basedOn w:val="Normal"/>
    <w:link w:val="CommentTextChar"/>
    <w:uiPriority w:val="99"/>
    <w:unhideWhenUsed/>
    <w:rsid w:val="0062389F"/>
    <w:pPr>
      <w:spacing w:line="240" w:lineRule="auto"/>
    </w:pPr>
    <w:rPr>
      <w:sz w:val="20"/>
      <w:szCs w:val="20"/>
    </w:rPr>
  </w:style>
  <w:style w:type="character" w:customStyle="1" w:styleId="CommentTextChar">
    <w:name w:val="Comment Text Char"/>
    <w:basedOn w:val="DefaultParagraphFont"/>
    <w:link w:val="CommentText"/>
    <w:uiPriority w:val="99"/>
    <w:rsid w:val="0062389F"/>
    <w:rPr>
      <w:sz w:val="20"/>
      <w:szCs w:val="20"/>
    </w:rPr>
  </w:style>
  <w:style w:type="paragraph" w:styleId="CommentSubject">
    <w:name w:val="annotation subject"/>
    <w:basedOn w:val="CommentText"/>
    <w:next w:val="CommentText"/>
    <w:link w:val="CommentSubjectChar"/>
    <w:uiPriority w:val="99"/>
    <w:semiHidden/>
    <w:unhideWhenUsed/>
    <w:rsid w:val="0062389F"/>
    <w:rPr>
      <w:b/>
      <w:bCs/>
    </w:rPr>
  </w:style>
  <w:style w:type="character" w:customStyle="1" w:styleId="CommentSubjectChar">
    <w:name w:val="Comment Subject Char"/>
    <w:basedOn w:val="CommentTextChar"/>
    <w:link w:val="CommentSubject"/>
    <w:uiPriority w:val="99"/>
    <w:semiHidden/>
    <w:rsid w:val="0062389F"/>
    <w:rPr>
      <w:b/>
      <w:bCs/>
      <w:sz w:val="20"/>
      <w:szCs w:val="20"/>
    </w:rPr>
  </w:style>
  <w:style w:type="paragraph" w:styleId="Caption">
    <w:name w:val="caption"/>
    <w:basedOn w:val="Normal"/>
    <w:next w:val="Normal"/>
    <w:uiPriority w:val="35"/>
    <w:unhideWhenUsed/>
    <w:qFormat/>
    <w:rsid w:val="00911F5E"/>
    <w:pPr>
      <w:spacing w:after="200" w:line="240" w:lineRule="auto"/>
    </w:pPr>
    <w:rPr>
      <w:i/>
      <w:iCs/>
      <w:color w:val="44546A" w:themeColor="text2"/>
      <w:sz w:val="18"/>
      <w:szCs w:val="18"/>
    </w:rPr>
  </w:style>
  <w:style w:type="paragraph" w:styleId="Revision">
    <w:name w:val="Revision"/>
    <w:hidden/>
    <w:uiPriority w:val="99"/>
    <w:semiHidden/>
    <w:rsid w:val="00A620C9"/>
    <w:pPr>
      <w:spacing w:after="0" w:line="240" w:lineRule="auto"/>
    </w:pPr>
  </w:style>
  <w:style w:type="character" w:styleId="Hyperlink">
    <w:name w:val="Hyperlink"/>
    <w:basedOn w:val="DefaultParagraphFont"/>
    <w:uiPriority w:val="99"/>
    <w:unhideWhenUsed/>
    <w:rsid w:val="00D13B98"/>
    <w:rPr>
      <w:color w:val="0563C1" w:themeColor="hyperlink"/>
      <w:u w:val="single"/>
    </w:rPr>
  </w:style>
  <w:style w:type="character" w:styleId="UnresolvedMention">
    <w:name w:val="Unresolved Mention"/>
    <w:basedOn w:val="DefaultParagraphFont"/>
    <w:uiPriority w:val="99"/>
    <w:semiHidden/>
    <w:unhideWhenUsed/>
    <w:rsid w:val="00D13B98"/>
    <w:rPr>
      <w:color w:val="605E5C"/>
      <w:shd w:val="clear" w:color="auto" w:fill="E1DFDD"/>
    </w:rPr>
  </w:style>
  <w:style w:type="character" w:styleId="FollowedHyperlink">
    <w:name w:val="FollowedHyperlink"/>
    <w:basedOn w:val="DefaultParagraphFont"/>
    <w:uiPriority w:val="99"/>
    <w:semiHidden/>
    <w:unhideWhenUsed/>
    <w:rsid w:val="00BC208A"/>
    <w:rPr>
      <w:color w:val="954F72" w:themeColor="followedHyperlink"/>
      <w:u w:val="single"/>
    </w:rPr>
  </w:style>
  <w:style w:type="paragraph" w:customStyle="1" w:styleId="EndNoteBibliographyTitle">
    <w:name w:val="EndNote Bibliography Title"/>
    <w:basedOn w:val="Normal"/>
    <w:link w:val="EndNoteBibliographyTitleChar"/>
    <w:rsid w:val="00406D7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06D78"/>
    <w:rPr>
      <w:rFonts w:ascii="Calibri" w:hAnsi="Calibri" w:cs="Calibri"/>
      <w:noProof/>
    </w:rPr>
  </w:style>
  <w:style w:type="paragraph" w:customStyle="1" w:styleId="EndNoteBibliography">
    <w:name w:val="EndNote Bibliography"/>
    <w:basedOn w:val="Normal"/>
    <w:link w:val="EndNoteBibliographyChar"/>
    <w:rsid w:val="00406D7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06D78"/>
    <w:rPr>
      <w:rFonts w:ascii="Calibri" w:hAnsi="Calibri" w:cs="Calibri"/>
      <w:noProof/>
    </w:rPr>
  </w:style>
  <w:style w:type="paragraph" w:styleId="Title">
    <w:name w:val="Title"/>
    <w:basedOn w:val="Normal"/>
    <w:next w:val="Normal"/>
    <w:link w:val="TitleChar"/>
    <w:uiPriority w:val="10"/>
    <w:qFormat/>
    <w:rsid w:val="00FE5E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5EB7"/>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C341A"/>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dbp-osel/ECGNExT" TargetMode="External"/><Relationship Id="rId5" Type="http://schemas.openxmlformats.org/officeDocument/2006/relationships/numbering" Target="numbering.xml"/><Relationship Id="rId15" Type="http://schemas.openxmlformats.org/officeDocument/2006/relationships/hyperlink" Target="https://www.fda.gov/medical-devices/science-and-research-medical-devices/ecg-noise-extraction-tool-ecgnext" TargetMode="External"/><Relationship Id="rId10" Type="http://schemas.openxmlformats.org/officeDocument/2006/relationships/hyperlink" Target="https://www.fda.gov/medical-devices/science-and-research-medical-devices/ecg-noise-extraction-tool-ecgnext" TargetMode="External"/><Relationship Id="rId4" Type="http://schemas.openxmlformats.org/officeDocument/2006/relationships/customXml" Target="../customXml/item4.xml"/><Relationship Id="rId9" Type="http://schemas.openxmlformats.org/officeDocument/2006/relationships/hyperlink" Target="mailto:OSEL_Interoperability@fda.hhs.gov"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679653e7-0fa4-4a97-ae95-815ac8f9d079">
      <UserInfo>
        <DisplayName>Farahmand, Masoud</DisplayName>
        <AccountId>9</AccountId>
        <AccountType/>
      </UserInfo>
    </SharedWithUsers>
    <lcf76f155ced4ddcb4097134ff3c332f xmlns="ef0a0dba-8078-4617-a509-14b80e3be075">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CFF1EE1C48B3174982116733C00F4B60" ma:contentTypeVersion="12" ma:contentTypeDescription="Create a new document." ma:contentTypeScope="" ma:versionID="9944bd840373ef637737ddbbf8467299">
  <xsd:schema xmlns:xsd="http://www.w3.org/2001/XMLSchema" xmlns:xs="http://www.w3.org/2001/XMLSchema" xmlns:p="http://schemas.microsoft.com/office/2006/metadata/properties" xmlns:ns2="ef0a0dba-8078-4617-a509-14b80e3be075" xmlns:ns3="679653e7-0fa4-4a97-ae95-815ac8f9d079" targetNamespace="http://schemas.microsoft.com/office/2006/metadata/properties" ma:root="true" ma:fieldsID="120778e6bcf22f5ea3b62cce46e9b9ea" ns2:_="" ns3:_="">
    <xsd:import namespace="ef0a0dba-8078-4617-a509-14b80e3be075"/>
    <xsd:import namespace="679653e7-0fa4-4a97-ae95-815ac8f9d079"/>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f0a0dba-8078-4617-a509-14b80e3be07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79cf906e-e933-44a8-8421-1c91ada6f122" ma:termSetId="09814cd3-568e-fe90-9814-8d621ff8fb84" ma:anchorId="fba54fb3-c3e1-fe81-a776-ca4b69148c4d" ma:open="true" ma:isKeyword="false">
      <xsd:complexType>
        <xsd:sequence>
          <xsd:element ref="pc:Terms" minOccurs="0" maxOccurs="1"/>
        </xsd:sequence>
      </xsd:complex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79653e7-0fa4-4a97-ae95-815ac8f9d079"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4E82D17-A60C-4821-90F2-E375637C82F5}">
  <ds:schemaRefs>
    <ds:schemaRef ds:uri="http://schemas.microsoft.com/office/2006/metadata/properties"/>
    <ds:schemaRef ds:uri="http://schemas.microsoft.com/office/infopath/2007/PartnerControls"/>
    <ds:schemaRef ds:uri="679653e7-0fa4-4a97-ae95-815ac8f9d079"/>
    <ds:schemaRef ds:uri="ef0a0dba-8078-4617-a509-14b80e3be075"/>
  </ds:schemaRefs>
</ds:datastoreItem>
</file>

<file path=customXml/itemProps2.xml><?xml version="1.0" encoding="utf-8"?>
<ds:datastoreItem xmlns:ds="http://schemas.openxmlformats.org/officeDocument/2006/customXml" ds:itemID="{5018504D-5033-418C-8FB3-25B1B2AED24E}">
  <ds:schemaRefs>
    <ds:schemaRef ds:uri="http://schemas.openxmlformats.org/officeDocument/2006/bibliography"/>
  </ds:schemaRefs>
</ds:datastoreItem>
</file>

<file path=customXml/itemProps3.xml><?xml version="1.0" encoding="utf-8"?>
<ds:datastoreItem xmlns:ds="http://schemas.openxmlformats.org/officeDocument/2006/customXml" ds:itemID="{4C5224AD-30FC-4F1D-896D-FBCC370B5F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f0a0dba-8078-4617-a509-14b80e3be075"/>
    <ds:schemaRef ds:uri="679653e7-0fa4-4a97-ae95-815ac8f9d07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0EBF4D5-1E9E-46F7-AB41-DA47A01DA5CF}">
  <ds:schemaRefs>
    <ds:schemaRef ds:uri="http://schemas.microsoft.com/sharepoint/v3/contenttype/forms"/>
  </ds:schemaRefs>
</ds:datastoreItem>
</file>

<file path=docMetadata/LabelInfo.xml><?xml version="1.0" encoding="utf-8"?>
<clbl:labelList xmlns:clbl="http://schemas.microsoft.com/office/2020/mipLabelMetadata">
  <clbl:label id="{7d2fdb41-339c-4257-87f2-a665730b31fc}" enabled="0" method="" siteId="{7d2fdb41-339c-4257-87f2-a665730b31fc}" removed="1"/>
</clbl:labelList>
</file>

<file path=docProps/app.xml><?xml version="1.0" encoding="utf-8"?>
<Properties xmlns="http://schemas.openxmlformats.org/officeDocument/2006/extended-properties" xmlns:vt="http://schemas.openxmlformats.org/officeDocument/2006/docPropsVTypes">
  <Template>Normal.dotm</Template>
  <TotalTime>1622</TotalTime>
  <Pages>4</Pages>
  <Words>2793</Words>
  <Characters>15923</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79</CharactersWithSpaces>
  <SharedDoc>false</SharedDoc>
  <HLinks>
    <vt:vector size="30" baseType="variant">
      <vt:variant>
        <vt:i4>6750268</vt:i4>
      </vt:variant>
      <vt:variant>
        <vt:i4>68</vt:i4>
      </vt:variant>
      <vt:variant>
        <vt:i4>0</vt:i4>
      </vt:variant>
      <vt:variant>
        <vt:i4>5</vt:i4>
      </vt:variant>
      <vt:variant>
        <vt:lpwstr>https://www.fda.gov/medical-devices/science-and-research-medical-devices/ecg-noise-extraction-tool-ecgnext</vt:lpwstr>
      </vt:variant>
      <vt:variant>
        <vt:lpwstr/>
      </vt:variant>
      <vt:variant>
        <vt:i4>3407930</vt:i4>
      </vt:variant>
      <vt:variant>
        <vt:i4>65</vt:i4>
      </vt:variant>
      <vt:variant>
        <vt:i4>0</vt:i4>
      </vt:variant>
      <vt:variant>
        <vt:i4>5</vt:i4>
      </vt:variant>
      <vt:variant>
        <vt:lpwstr>https://doi.org/10.1016/j.jelectrocard.2018.08.023</vt:lpwstr>
      </vt:variant>
      <vt:variant>
        <vt:lpwstr/>
      </vt:variant>
      <vt:variant>
        <vt:i4>3670143</vt:i4>
      </vt:variant>
      <vt:variant>
        <vt:i4>12</vt:i4>
      </vt:variant>
      <vt:variant>
        <vt:i4>0</vt:i4>
      </vt:variant>
      <vt:variant>
        <vt:i4>5</vt:i4>
      </vt:variant>
      <vt:variant>
        <vt:lpwstr>https://github.com/dbp-osel/ECGNExT</vt:lpwstr>
      </vt:variant>
      <vt:variant>
        <vt:lpwstr/>
      </vt:variant>
      <vt:variant>
        <vt:i4>6750268</vt:i4>
      </vt:variant>
      <vt:variant>
        <vt:i4>3</vt:i4>
      </vt:variant>
      <vt:variant>
        <vt:i4>0</vt:i4>
      </vt:variant>
      <vt:variant>
        <vt:i4>5</vt:i4>
      </vt:variant>
      <vt:variant>
        <vt:lpwstr>https://www.fda.gov/medical-devices/science-and-research-medical-devices/ecg-noise-extraction-tool-ecgnext</vt:lpwstr>
      </vt:variant>
      <vt:variant>
        <vt:lpwstr/>
      </vt:variant>
      <vt:variant>
        <vt:i4>2293857</vt:i4>
      </vt:variant>
      <vt:variant>
        <vt:i4>0</vt:i4>
      </vt:variant>
      <vt:variant>
        <vt:i4>0</vt:i4>
      </vt:variant>
      <vt:variant>
        <vt:i4>5</vt:i4>
      </vt:variant>
      <vt:variant>
        <vt:lpwstr>mailto:OSEL_Interoperability@fda.hhs.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iman, Ahmad</dc:creator>
  <cp:keywords/>
  <dc:description/>
  <cp:lastModifiedBy>Suliman, Ahmad</cp:lastModifiedBy>
  <cp:revision>667</cp:revision>
  <cp:lastPrinted>2022-08-17T17:04:00Z</cp:lastPrinted>
  <dcterms:created xsi:type="dcterms:W3CDTF">2024-05-20T01:40:00Z</dcterms:created>
  <dcterms:modified xsi:type="dcterms:W3CDTF">2024-06-07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FF1EE1C48B3174982116733C00F4B60</vt:lpwstr>
  </property>
  <property fmtid="{D5CDD505-2E9C-101B-9397-08002B2CF9AE}" pid="3" name="MediaServiceImageTags">
    <vt:lpwstr/>
  </property>
</Properties>
</file>